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61AA2F94" w14:textId="77777777"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r w:rsidRPr="00246861">
        <w:rPr>
          <w:rFonts w:ascii="Arial" w:eastAsia="Times New Roman" w:hAnsi="Arial" w:cs="Arial"/>
          <w:color w:val="000000"/>
          <w:sz w:val="20"/>
          <w:szCs w:val="20"/>
        </w:rPr>
        <w:t>, Tanya Brown</w:t>
      </w:r>
      <w:r>
        <w:rPr>
          <w:rFonts w:ascii="Arial" w:eastAsia="Times New Roman" w:hAnsi="Arial" w:cs="Arial"/>
          <w:sz w:val="20"/>
          <w:szCs w:val="20"/>
          <w:vertAlign w:val="superscript"/>
        </w:rPr>
        <w:t>3,4</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oleah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r w:rsidRPr="001E7B35">
        <w:rPr>
          <w:rFonts w:ascii="Arial" w:hAnsi="Arial" w:cs="Arial"/>
          <w:i/>
          <w:iCs/>
          <w:color w:val="000000"/>
          <w:sz w:val="20"/>
        </w:rPr>
        <w:t>Hawaiʻi</w:t>
      </w:r>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r w:rsidRPr="00961490">
        <w:rPr>
          <w:rFonts w:ascii="Arial" w:eastAsia="Times New Roman" w:hAnsi="Arial" w:cs="Arial"/>
          <w:i/>
          <w:sz w:val="19"/>
          <w:szCs w:val="19"/>
        </w:rPr>
        <w:t>Micronoma Inc., San Diego, La Jolla, CA 92121, USA</w:t>
      </w:r>
    </w:p>
    <w:p w14:paraId="6F4E9041"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7</w:t>
      </w:r>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777777" w:rsidR="00C04DDF" w:rsidRPr="00623869" w:rsidRDefault="00C04DDF" w:rsidP="00C04DDF">
      <w:pPr>
        <w:contextualSpacing/>
        <w:rPr>
          <w:rFonts w:ascii="Arial" w:hAnsi="Arial" w:cs="Arial"/>
          <w:sz w:val="20"/>
          <w:szCs w:val="20"/>
        </w:rPr>
      </w:pPr>
    </w:p>
    <w:p w14:paraId="1F0B52C0" w14:textId="777777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RDefault="00C04DDF" w:rsidP="00C04DDF">
      <w:pPr>
        <w:ind w:left="720"/>
        <w:rPr>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0" w:name="30j0zll" w:colFirst="0" w:colLast="0"/>
      <w:bookmarkStart w:id="1" w:name="1fob9te" w:colFirst="0" w:colLast="0"/>
      <w:bookmarkEnd w:id="0"/>
      <w:bookmarkEnd w:id="1"/>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changes in animal-microbial symbioses have the potential to mediate life-history tradeoffs. Scleractinian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and ecologically-relevant</w:t>
      </w:r>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2" w:author="Microsoft Office User" w:date="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RDefault="00C04DDF" w:rsidP="00C04DDF">
      <w:pPr>
        <w:rPr>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in corals correlates with both disease prevalence and growth rate</w:t>
      </w:r>
      <w:r>
        <w:rPr>
          <w:rFonts w:ascii="Arial" w:eastAsia="Times New Roman" w:hAnsi="Arial" w:cs="Arial"/>
          <w:sz w:val="20"/>
          <w:szCs w:val="20"/>
        </w:rPr>
        <w:t>, and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contextualSpacing/>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8B1017E"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0G1AhhrH","properties":{"formattedCitation":"\\super 1,2\\nosupersub{}","plainCitation":"1,2","noteIndex":0},"citationItems":[{"id":1302,"uris":["http://zotero.org/groups/2769688/items/QIA57APR"],"itemData":{"id":1302,"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1971,"uris":["http://zotero.org/groups/2769688/items/6ZCMW6WW"],"itemData":{"id":1971,"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sFqfyv6R","properties":{"formattedCitation":"\\super 3\\nosupersub{}","plainCitation":"3","noteIndex":0},"citationItems":[{"id":894,"uris":["http://zotero.org/groups/2769688/items/9WP3JA2E"],"itemData":{"id":894,"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vToRGh2p","properties":{"formattedCitation":"\\super 4\\nosupersub{}","plainCitation":"4","noteIndex":0},"citationItems":[{"id":1384,"uris":["http://zotero.org/groups/2769688/items/H2MVIJ9U"],"itemData":{"id":1384,"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8MBpH2Vd","properties":{"formattedCitation":"\\super 5\\nosupersub{}","plainCitation":"5","noteIndex":0},"citationItems":[{"id":1307,"uris":["http://zotero.org/groups/2769688/items/CNTH2NMT"],"itemData":{"id":1307,"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IhUUxsPc","properties":{"formattedCitation":"\\super 6\\nosupersub{}","plainCitation":"6","noteIndex":0},"citationItems":[{"id":1383,"uris":["http://zotero.org/groups/2769688/items/5C9LC2R4"],"itemData":{"id":138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6D5usTiG","properties":{"formattedCitation":"\\super 7\\nosupersub{}","plainCitation":"7","noteIndex":0},"citationItems":[{"id":1382,"uris":["http://zotero.org/groups/2769688/items/TULZHXQW"],"itemData":{"id":1382,"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H4c8QLGS","properties":{"formattedCitation":"\\super 5\\nosupersub{}","plainCitation":"5","noteIndex":0},"citationItems":[{"id":1307,"uris":["http://zotero.org/groups/2769688/items/CNTH2NMT"],"itemData":{"id":1307,"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caZiiYdy","properties":{"formattedCitation":"\\super 8,9\\nosupersub{}","plainCitation":"8,9","noteIndex":0},"citationItems":[{"id":907,"uris":["http://zotero.org/groups/2769688/items/X8Y2XAT8"],"itemData":{"id":907,"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717,"uris":["http://zotero.org/groups/2769688/items/8CQVZKNW"],"itemData":{"id":1717,"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Rj77Y2Mb","properties":{"formattedCitation":"\\super 10\\nosupersub{}","plainCitation":"10","noteIndex":0},"citationItems":[{"id":1313,"uris":["http://zotero.org/groups/2769688/items/3HLQ87H9"],"itemData":{"id":1313,"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53F2D525"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vU2PDldq","properties":{"formattedCitation":"\\super 11\\nosupersub{}","plainCitation":"11","noteIndex":0},"citationItems":[{"id":1153,"uris":["http://zotero.org/groups/2769688/items/J6VST85F"],"itemData":{"id":115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mY9JoHKS","properties":{"formattedCitation":"\\super 12\\nosupersub{}","plainCitation":"12","noteIndex":0},"citationItems":[{"id":1719,"uris":["http://zotero.org/groups/2769688/items/AN9WSCI8"],"itemData":{"id":1719,"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N59xgxnU","properties":{"formattedCitation":"\\super 13\\nosupersub{}","plainCitation":"13","noteIndex":0},"citationItems":[{"id":1310,"uris":["http://zotero.org/groups/2769688/items/MQNPNLSJ"],"itemData":{"id":1310,"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9McxJrkF","properties":{"formattedCitation":"\\super 13\\nosupersub{}","plainCitation":"13","noteIndex":0},"citationItems":[{"id":1310,"uris":["http://zotero.org/groups/2769688/items/MQNPNLSJ"],"itemData":{"id":1310,"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TFb4bmES","properties":{"formattedCitation":"\\super 13\\nosupersub{}","plainCitation":"13","noteIndex":0},"citationItems":[{"id":1310,"uris":["http://zotero.org/groups/2769688/items/MQNPNLSJ"],"itemData":{"id":1310,"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8JmQ59p1","properties":{"formattedCitation":"\\super 11,14\\nosupersub{}","plainCitation":"11,14","noteIndex":0},"citationItems":[{"id":1153,"uris":["http://zotero.org/groups/2769688/items/J6VST85F"],"itemData":{"id":115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zFpFjujZ","properties":{"formattedCitation":"\\super 14\\nosupersub{}","plainCitation":"14","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069C224E"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MSRc6nph","properties":{"formattedCitation":"\\super 15\\nosupersub{}","plainCitation":"15","noteIndex":0},"citationItems":[{"id":1400,"uris":["http://zotero.org/groups/2769688/items/CM8PV2WI"],"itemData":{"id":1400,"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S0Qbx7GA","properties":{"formattedCitation":"\\super 2\\nosupersub{}","plainCitation":"2","noteIndex":0},"citationItems":[{"id":1971,"uris":["http://zotero.org/groups/2769688/items/6ZCMW6WW"],"itemData":{"id":1971,"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YKjUw7GB","properties":{"formattedCitation":"\\super 16\\uc0\\u8211{}18\\nosupersub{}","plainCitation":"16–18","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359,"uris":["http://zotero.org/groups/2769688/items/3GY2JAFK"],"itemData":{"id":1359,"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358,"uris":["http://zotero.org/groups/2769688/items/I7XLSXS8"],"itemData":{"id":1358,"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DomLebqZ","properties":{"formattedCitation":"\\super 19\\nosupersub{}","plainCitation":"19","noteIndex":0},"citationItems":[{"id":1357,"uris":["http://zotero.org/groups/2769688/items/NZL7IQ39"],"itemData":{"id":1357,"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LgvGOnpT","properties":{"formattedCitation":"\\super 8\\nosupersub{}","plainCitation":"8","noteIndex":0},"citationItems":[{"id":907,"uris":["http://zotero.org/groups/2769688/items/X8Y2XAT8"],"itemData":{"id":907,"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2B9FBABF"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FZNCiLGg","properties":{"formattedCitation":"\\super 20\\uc0\\u8211{}22\\nosupersub{}","plainCitation":"20–22","noteIndex":0},"citationItems":[{"id":1737,"uris":["http://zotero.org/groups/2769688/items/6P74P7YT"],"itemData":{"id":173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736,"uris":["http://zotero.org/groups/2769688/items/R7IPHBQF"],"itemData":{"id":1736,"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733,"uris":["http://zotero.org/groups/2769688/items/8LB8DHPM"],"itemData":{"id":1733,"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corallicolids, fungi</w:t>
      </w:r>
      <w:r w:rsidR="00BA052C" w:rsidRP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y0eBUK9U","properties":{"formattedCitation":"\\super 23\\nosupersub{}","plainCitation":"23","noteIndex":0},"citationItems":[{"id":1973,"uris":["http://zotero.org/groups/2769688/items/7XP365NC"],"itemData":{"id":1973,"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fXdxa4mC","properties":{"formattedCitation":"\\super 24\\nosupersub{}","plainCitation":"24","noteIndex":0},"citationItems":[{"id":1343,"uris":["http://zotero.org/groups/2769688/items/W7KF478B"],"itemData":{"id":1343,"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XBGr0M9l","properties":{"formattedCitation":"\\super 25\\nosupersub{}","plainCitation":"25","noteIndex":0},"citationItems":[{"id":1970,"uris":["http://zotero.org/groups/2769688/items/KIPVZSC9"],"itemData":{"id":1970,"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sHNgkrcq","properties":{"formattedCitation":"\\super 26\\nosupersub{}","plainCitation":"26","noteIndex":0},"citationItems":[{"id":1351,"uris":["http://zotero.org/groups/2769688/items/LY4TUSGY"],"itemData":{"id":1351,"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HqnAqXmc","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PumuECB4","properties":{"formattedCitation":"\\super 27\\nosupersub{}","plainCitation":"27","noteIndex":0},"citationItems":[{"id":1341,"uris":["http://zotero.org/groups/2769688/items/JPQNPUTD"],"itemData":{"id":1341,"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3" w:author="Microsoft Office User" w:date="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hgIUfuic","properties":{"formattedCitation":"\\super 28\\nosupersub{}","plainCitation":"28","noteIndex":0},"citationItems":[{"id":1381,"uris":["http://zotero.org/groups/2769688/items/VC6NCLCB"],"itemData":{"id":1381,"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4753064A"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Y7VHRyGr","properties":{"formattedCitation":"\\super 29\\nosupersub{}","plainCitation":"29","noteIndex":0},"citationItems":[{"id":1131,"uris":["http://zotero.org/groups/2769688/items/BM8A9XTG"],"itemData":{"id":1131,"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hhioqKlI","properties":{"formattedCitation":"\\super 30\\nosupersub{}","plainCitation":"30","noteIndex":0},"citationItems":[{"id":1969,"uris":["http://zotero.org/groups/2769688/items/3GF6EKAH"],"itemData":{"id":1969,"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ColCJrgM","properties":{"formattedCitation":"\\super 2\\nosupersub{}","plainCitation":"2","noteIndex":0},"citationItems":[{"id":1971,"uris":["http://zotero.org/groups/2769688/items/6ZCMW6WW"],"itemData":{"id":1971,"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6567E9F7"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4" w:author="Microsoft Office User" w:date="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sgLbJwN5","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NjhuIIit","properties":{"formattedCitation":"\\super 30\\nosupersub{}","plainCitation":"30","noteIndex":0},"citationItems":[{"id":1969,"uris":["http://zotero.org/groups/2769688/items/3GF6EKAH"],"itemData":{"id":1969,"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786E7F">
        <w:rPr>
          <w:rFonts w:ascii="Arial" w:eastAsia="Tahoma" w:hAnsi="Arial" w:cs="Arial"/>
          <w:sz w:val="20"/>
          <w:szCs w:val="20"/>
        </w:rPr>
        <w:instrText xml:space="preserve"> ADDIN ZOTERO_ITEM CSL_CITATION {"citationID":"uYYQUlKY","properties":{"formattedCitation":"\\super 29\\nosupersub{}","plainCitation":"29","noteIndex":0},"citationItems":[{"id":1131,"uris":["http://zotero.org/groups/2769688/items/BM8A9XTG"],"itemData":{"id":1131,"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1Wjb86Sr","properties":{"formattedCitation":"\\super 31\\nosupersub{}","plainCitation":"31","noteIndex":0},"citationItems":[{"id":893,"uris":["http://zotero.org/groups/2769688/items/3INIID6L"],"itemData":{"id":893,"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59B05BAC"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5bPz4tiU","properties":{"formattedCitation":"\\super 17,18\\nosupersub{}","plainCitation":"17,18","noteIndex":0},"citationItems":[{"id":1359,"uris":["http://zotero.org/groups/2769688/items/3GY2JAFK"],"itemData":{"id":1359,"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358,"uris":["http://zotero.org/groups/2769688/items/I7XLSXS8"],"itemData":{"id":1358,"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in a given coral genus</w:t>
      </w:r>
      <w:ins w:id="5" w:author="Microsoft Office User" w:date="2024-11-01T13:13:00Z">
        <w:r w:rsidR="00652E0A">
          <w:rPr>
            <w:rFonts w:ascii="Arial" w:eastAsia="Times New Roman" w:hAnsi="Arial" w:cs="Arial"/>
            <w:sz w:val="20"/>
            <w:szCs w:val="20"/>
          </w:rPr>
          <w:t>)</w:t>
        </w:r>
      </w:ins>
      <w:r w:rsidRPr="00961490">
        <w:rPr>
          <w:rFonts w:ascii="Arial" w:eastAsia="Times New Roman" w:hAnsi="Arial" w:cs="Arial"/>
          <w:sz w:val="20"/>
          <w:szCs w:val="20"/>
        </w:rPr>
        <w:t>.</w:t>
      </w:r>
      <w:del w:id="6" w:author="Microsoft Office User" w:date="2024-11-01T13:13:00Z">
        <w:r w:rsidRPr="00961490" w:rsidDel="00652E0A">
          <w:rPr>
            <w:rFonts w:ascii="Arial" w:eastAsia="Times New Roman" w:hAnsi="Arial" w:cs="Arial"/>
            <w:sz w:val="20"/>
            <w:szCs w:val="20"/>
          </w:rPr>
          <w:delText>)</w:delText>
        </w:r>
      </w:del>
      <w:r w:rsidRPr="00961490">
        <w:rPr>
          <w:rFonts w:ascii="Arial" w:eastAsia="Times New Roman" w:hAnsi="Arial" w:cs="Arial"/>
          <w:sz w:val="20"/>
          <w:szCs w:val="20"/>
        </w:rPr>
        <w:t xml:space="preserve">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2xnJ52BI","properties":{"formattedCitation":"\\super 17\\nosupersub{}","plainCitation":"17","noteIndex":0},"citationItems":[{"id":1359,"uris":["http://zotero.org/groups/2769688/items/3GY2JAFK"],"itemData":{"id":1359,"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w:t>
      </w:r>
      <w:ins w:id="7" w:author="Microsoft Office User" w:date="2024-11-01T13:14:00Z">
        <w:r w:rsidR="00652E0A">
          <w:rPr>
            <w:rFonts w:ascii="Arial" w:eastAsia="Times New Roman" w:hAnsi="Arial" w:cs="Arial"/>
            <w:sz w:val="20"/>
            <w:szCs w:val="20"/>
          </w:rPr>
          <w:t>ith</w:t>
        </w:r>
      </w:ins>
      <w:del w:id="8" w:author="Microsoft Office User" w:date="2024-11-01T13:14:00Z">
        <w:r w:rsidRPr="00961490" w:rsidDel="00652E0A">
          <w:rPr>
            <w:rFonts w:ascii="Arial" w:eastAsia="Times New Roman" w:hAnsi="Arial" w:cs="Arial"/>
            <w:sz w:val="20"/>
            <w:szCs w:val="20"/>
          </w:rPr>
          <w:delText>ith</w:delText>
        </w:r>
      </w:del>
      <w:r w:rsidRPr="00961490">
        <w:rPr>
          <w:rFonts w:ascii="Arial" w:eastAsia="Times New Roman" w:hAnsi="Arial" w:cs="Arial"/>
          <w:sz w:val="20"/>
          <w:szCs w:val="20"/>
        </w:rPr>
        <w:t xml:space="preserve"> </w:t>
      </w:r>
      <w:ins w:id="9" w:author="Microsoft Office User" w:date="2024-11-01T13:14:00Z">
        <w:r w:rsidR="00652E0A">
          <w:rPr>
            <w:rFonts w:ascii="Arial" w:eastAsia="Times New Roman" w:hAnsi="Arial" w:cs="Arial"/>
            <w:sz w:val="20"/>
            <w:szCs w:val="20"/>
          </w:rPr>
          <w:t xml:space="preserve">more </w:t>
        </w:r>
      </w:ins>
      <w:del w:id="10" w:author="Microsoft Office User" w:date="2024-11-01T13:14:00Z">
        <w:r w:rsidRPr="00961490" w:rsidDel="00652E0A">
          <w:rPr>
            <w:rFonts w:ascii="Arial" w:eastAsia="Times New Roman" w:hAnsi="Arial" w:cs="Arial"/>
            <w:sz w:val="20"/>
            <w:szCs w:val="20"/>
          </w:rPr>
          <w:delText xml:space="preserve">further </w:delText>
        </w:r>
      </w:del>
      <w:r w:rsidRPr="00961490">
        <w:rPr>
          <w:rFonts w:ascii="Arial" w:eastAsia="Times New Roman" w:hAnsi="Arial" w:cs="Arial"/>
          <w:sz w:val="20"/>
          <w:szCs w:val="20"/>
        </w:rPr>
        <w:t>detailed taxonom</w:t>
      </w:r>
      <w:ins w:id="11" w:author="Microsoft Office User" w:date="2024-11-01T13:14:00Z">
        <w:r w:rsidR="00652E0A">
          <w:rPr>
            <w:rFonts w:ascii="Arial" w:eastAsia="Times New Roman" w:hAnsi="Arial" w:cs="Arial"/>
            <w:sz w:val="20"/>
            <w:szCs w:val="20"/>
          </w:rPr>
          <w:t>y</w:t>
        </w:r>
      </w:ins>
      <w:del w:id="12" w:author="Microsoft Office User" w:date="2024-11-01T13:14:00Z">
        <w:r w:rsidRPr="00961490" w:rsidDel="00652E0A">
          <w:rPr>
            <w:rFonts w:ascii="Arial" w:eastAsia="Times New Roman" w:hAnsi="Arial" w:cs="Arial"/>
            <w:sz w:val="20"/>
            <w:szCs w:val="20"/>
          </w:rPr>
          <w:delText>ic resolution</w:delText>
        </w:r>
      </w:del>
      <w:r w:rsidRPr="00961490">
        <w:rPr>
          <w:rFonts w:ascii="Arial" w:eastAsia="Times New Roman" w:hAnsi="Arial" w:cs="Arial"/>
          <w:sz w:val="20"/>
          <w:szCs w:val="20"/>
        </w:rPr>
        <w:t xml:space="preserve"> revealing that the number of dominant bacterial and archaeal genera across compartments</w:t>
      </w:r>
      <w:ins w:id="13" w:author="Microsoft Office User" w:date="2024-11-01T13:14:00Z">
        <w:r w:rsidR="00652E0A">
          <w:rPr>
            <w:rFonts w:ascii="Arial" w:eastAsia="Times New Roman" w:hAnsi="Arial" w:cs="Arial"/>
            <w:sz w:val="20"/>
            <w:szCs w:val="20"/>
          </w:rPr>
          <w:t xml:space="preserve"> is</w:t>
        </w:r>
      </w:ins>
      <w:r w:rsidRPr="00961490">
        <w:rPr>
          <w:rFonts w:ascii="Arial" w:eastAsia="Times New Roman" w:hAnsi="Arial" w:cs="Arial"/>
          <w:sz w:val="20"/>
          <w:szCs w:val="20"/>
        </w:rPr>
        <w:t xml:space="preserve"> also </w:t>
      </w:r>
      <w:ins w:id="14" w:author="Microsoft Office User" w:date="2024-11-01T13:14:00Z">
        <w:r w:rsidR="00652E0A">
          <w:rPr>
            <w:rFonts w:ascii="Arial" w:eastAsia="Times New Roman" w:hAnsi="Arial" w:cs="Arial"/>
            <w:sz w:val="20"/>
            <w:szCs w:val="20"/>
          </w:rPr>
          <w:t xml:space="preserve">somewhat </w:t>
        </w:r>
      </w:ins>
      <w:del w:id="15" w:author="Microsoft Office User" w:date="2024-11-01T13:14:00Z">
        <w:r w:rsidRPr="00961490" w:rsidDel="00652E0A">
          <w:rPr>
            <w:rFonts w:ascii="Arial" w:eastAsia="Times New Roman" w:hAnsi="Arial" w:cs="Arial"/>
            <w:sz w:val="20"/>
            <w:szCs w:val="20"/>
          </w:rPr>
          <w:delText xml:space="preserve">remained </w:delText>
        </w:r>
      </w:del>
      <w:r w:rsidRPr="00961490">
        <w:rPr>
          <w:rFonts w:ascii="Arial" w:eastAsia="Times New Roman" w:hAnsi="Arial" w:cs="Arial"/>
          <w:sz w:val="20"/>
          <w:szCs w:val="20"/>
        </w:rPr>
        <w:t>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w:t>
      </w:r>
      <w:ins w:id="16" w:author="Microsoft Office User" w:date="2024-11-01T13:15:00Z">
        <w:r w:rsidR="00652E0A">
          <w:rPr>
            <w:rFonts w:ascii="Arial" w:eastAsia="Times New Roman" w:hAnsi="Arial" w:cs="Arial"/>
            <w:sz w:val="20"/>
            <w:szCs w:val="20"/>
          </w:rPr>
          <w:t>ial genus</w:t>
        </w:r>
      </w:ins>
      <w:del w:id="17" w:author="Microsoft Office User" w:date="2024-11-01T13:15:00Z">
        <w:r w:rsidRPr="00961490" w:rsidDel="00652E0A">
          <w:rPr>
            <w:rFonts w:ascii="Arial" w:eastAsia="Times New Roman" w:hAnsi="Arial" w:cs="Arial"/>
            <w:sz w:val="20"/>
            <w:szCs w:val="20"/>
          </w:rPr>
          <w:delText>es</w:delText>
        </w:r>
      </w:del>
      <w:r w:rsidRPr="00961490">
        <w:rPr>
          <w:rFonts w:ascii="Arial" w:eastAsia="Times New Roman" w:hAnsi="Arial" w:cs="Arial"/>
          <w:sz w:val="20"/>
          <w:szCs w:val="20"/>
        </w:rPr>
        <w:t xml:space="preserve">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w:t>
      </w:r>
      <w:ins w:id="18" w:author="Microsoft Office User" w:date="2024-11-01T13:15:00Z">
        <w:r w:rsidR="00EF57E3">
          <w:rPr>
            <w:rFonts w:ascii="Arial" w:eastAsia="Times New Roman" w:hAnsi="Arial" w:cs="Arial"/>
            <w:sz w:val="20"/>
            <w:szCs w:val="20"/>
          </w:rPr>
          <w:t>-associated bacterial or archaeal</w:t>
        </w:r>
      </w:ins>
      <w:r w:rsidRPr="00961490">
        <w:rPr>
          <w:rFonts w:ascii="Arial" w:eastAsia="Times New Roman" w:hAnsi="Arial" w:cs="Arial"/>
          <w:sz w:val="20"/>
          <w:szCs w:val="20"/>
        </w:rPr>
        <w:t xml:space="preserve">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r w:rsidRPr="00961490">
        <w:rPr>
          <w:rFonts w:ascii="Arial" w:eastAsia="Times New Roman" w:hAnsi="Arial" w:cs="Arial"/>
          <w:i/>
          <w:sz w:val="20"/>
          <w:szCs w:val="20"/>
        </w:rPr>
        <w:t>Candidatus</w:t>
      </w:r>
      <w:r w:rsidRPr="00961490">
        <w:rPr>
          <w:rFonts w:ascii="Arial" w:eastAsia="Times New Roman" w:hAnsi="Arial" w:cs="Arial"/>
          <w:sz w:val="20"/>
          <w:szCs w:val="20"/>
        </w:rPr>
        <w:t xml:space="preserve"> Amoebophilus (13.5%) was most commonly dominant in skeleton microbiomes. </w:t>
      </w:r>
      <w:ins w:id="19" w:author="Microsoft Office User" w:date="2024-11-01T13:16:00Z">
        <w:r w:rsidR="00EF57E3">
          <w:rPr>
            <w:rFonts w:ascii="Arial" w:eastAsia="Times New Roman" w:hAnsi="Arial" w:cs="Arial"/>
            <w:sz w:val="20"/>
            <w:szCs w:val="20"/>
          </w:rPr>
          <w:t>Howe</w:t>
        </w:r>
      </w:ins>
      <w:ins w:id="20" w:author="Microsoft Office User" w:date="2024-11-01T13:17:00Z">
        <w:r w:rsidR="00EF57E3">
          <w:rPr>
            <w:rFonts w:ascii="Arial" w:eastAsia="Times New Roman" w:hAnsi="Arial" w:cs="Arial"/>
            <w:sz w:val="20"/>
            <w:szCs w:val="20"/>
          </w:rPr>
          <w:t xml:space="preserve">ver, whether differences in </w:t>
        </w:r>
      </w:ins>
      <w:del w:id="21" w:author="Microsoft Office User" w:date="2024-11-01T13:17:00Z">
        <w:r w:rsidRPr="00961490" w:rsidDel="00EF57E3">
          <w:rPr>
            <w:rFonts w:ascii="Arial" w:eastAsia="Times New Roman" w:hAnsi="Arial" w:cs="Arial"/>
            <w:sz w:val="20"/>
            <w:szCs w:val="20"/>
          </w:rPr>
          <w:delText xml:space="preserve">Currently the influences of </w:delText>
        </w:r>
      </w:del>
      <w:r w:rsidRPr="00961490">
        <w:rPr>
          <w:rFonts w:ascii="Arial" w:eastAsia="Times New Roman" w:hAnsi="Arial" w:cs="Arial"/>
          <w:sz w:val="20"/>
          <w:szCs w:val="20"/>
        </w:rPr>
        <w:t xml:space="preserve">microbiome structure </w:t>
      </w:r>
      <w:r w:rsidR="00DB72A3" w:rsidRPr="00961490">
        <w:rPr>
          <w:rFonts w:ascii="Arial" w:eastAsia="Times New Roman" w:hAnsi="Arial" w:cs="Arial"/>
          <w:sz w:val="20"/>
          <w:szCs w:val="20"/>
        </w:rPr>
        <w:t>and dominan</w:t>
      </w:r>
      <w:ins w:id="22" w:author="Microsoft Office User" w:date="2024-11-01T13:18:00Z">
        <w:r w:rsidR="00EF57E3">
          <w:rPr>
            <w:rFonts w:ascii="Arial" w:eastAsia="Times New Roman" w:hAnsi="Arial" w:cs="Arial"/>
            <w:sz w:val="20"/>
            <w:szCs w:val="20"/>
          </w:rPr>
          <w:t>t microbes</w:t>
        </w:r>
      </w:ins>
      <w:del w:id="23" w:author="Microsoft Office User" w:date="2024-11-01T13:18:00Z">
        <w:r w:rsidR="00DB72A3" w:rsidRPr="00961490" w:rsidDel="00EF57E3">
          <w:rPr>
            <w:rFonts w:ascii="Arial" w:eastAsia="Times New Roman" w:hAnsi="Arial" w:cs="Arial"/>
            <w:sz w:val="20"/>
            <w:szCs w:val="20"/>
          </w:rPr>
          <w:delText>ce</w:delText>
        </w:r>
      </w:del>
      <w:r w:rsidRPr="00961490">
        <w:rPr>
          <w:rFonts w:ascii="Arial" w:eastAsia="Times New Roman" w:hAnsi="Arial" w:cs="Arial"/>
          <w:sz w:val="20"/>
          <w:szCs w:val="20"/>
        </w:rPr>
        <w:t xml:space="preserve"> </w:t>
      </w:r>
      <w:ins w:id="24" w:author="Microsoft Office User" w:date="2024-11-01T13:17:00Z">
        <w:r w:rsidR="00EF57E3">
          <w:rPr>
            <w:rFonts w:ascii="Arial" w:eastAsia="Times New Roman" w:hAnsi="Arial" w:cs="Arial"/>
            <w:sz w:val="20"/>
            <w:szCs w:val="20"/>
          </w:rPr>
          <w:t xml:space="preserve">across coral </w:t>
        </w:r>
      </w:ins>
      <w:ins w:id="25" w:author="Microsoft Office User" w:date="2024-11-01T13:18:00Z">
        <w:r w:rsidR="00EF57E3">
          <w:rPr>
            <w:rFonts w:ascii="Arial" w:eastAsia="Times New Roman" w:hAnsi="Arial" w:cs="Arial"/>
            <w:sz w:val="20"/>
            <w:szCs w:val="20"/>
          </w:rPr>
          <w:t xml:space="preserve">diversity </w:t>
        </w:r>
      </w:ins>
      <w:del w:id="26" w:author="Microsoft Office User" w:date="2024-11-01T13:17:00Z">
        <w:r w:rsidRPr="00961490" w:rsidDel="00EF57E3">
          <w:rPr>
            <w:rFonts w:ascii="Arial" w:eastAsia="Times New Roman" w:hAnsi="Arial" w:cs="Arial"/>
            <w:sz w:val="20"/>
            <w:szCs w:val="20"/>
          </w:rPr>
          <w:delText>of</w:delText>
        </w:r>
      </w:del>
      <w:del w:id="27" w:author="Microsoft Office User" w:date="2024-11-01T13:18:00Z">
        <w:r w:rsidRPr="00961490" w:rsidDel="00EF57E3">
          <w:rPr>
            <w:rFonts w:ascii="Arial" w:eastAsia="Times New Roman" w:hAnsi="Arial" w:cs="Arial"/>
            <w:sz w:val="20"/>
            <w:szCs w:val="20"/>
          </w:rPr>
          <w:delText xml:space="preserve"> </w:delText>
        </w:r>
      </w:del>
      <w:ins w:id="28" w:author="Microsoft Office User" w:date="2024-11-01T13:17:00Z">
        <w:r w:rsidR="00EF57E3">
          <w:rPr>
            <w:rFonts w:ascii="Arial" w:eastAsia="Times New Roman" w:hAnsi="Arial" w:cs="Arial"/>
            <w:sz w:val="20"/>
            <w:szCs w:val="20"/>
          </w:rPr>
          <w:t>influence</w:t>
        </w:r>
      </w:ins>
      <w:ins w:id="29" w:author="Microsoft Office User" w:date="2024-11-01T13:19:00Z">
        <w:r w:rsidR="00EF57E3">
          <w:rPr>
            <w:rFonts w:ascii="Arial" w:eastAsia="Times New Roman" w:hAnsi="Arial" w:cs="Arial"/>
            <w:sz w:val="20"/>
            <w:szCs w:val="20"/>
          </w:rPr>
          <w:t xml:space="preserve"> differences in </w:t>
        </w:r>
      </w:ins>
      <w:del w:id="30" w:author="Microsoft Office User" w:date="2024-11-01T13:17:00Z">
        <w:r w:rsidRPr="00961490" w:rsidDel="00EF57E3">
          <w:rPr>
            <w:rFonts w:ascii="Arial" w:eastAsia="Times New Roman" w:hAnsi="Arial" w:cs="Arial"/>
            <w:sz w:val="20"/>
            <w:szCs w:val="20"/>
          </w:rPr>
          <w:delText xml:space="preserve">particular microbial taxa on </w:delText>
        </w:r>
      </w:del>
      <w:r w:rsidRPr="00961490">
        <w:rPr>
          <w:rFonts w:ascii="Arial" w:eastAsia="Times New Roman" w:hAnsi="Arial" w:cs="Arial"/>
          <w:sz w:val="20"/>
          <w:szCs w:val="20"/>
        </w:rPr>
        <w:t xml:space="preserve">coral physiology </w:t>
      </w:r>
      <w:ins w:id="31" w:author="Microsoft Office User" w:date="2024-11-01T13:18:00Z">
        <w:r w:rsidR="00EF57E3">
          <w:rPr>
            <w:rFonts w:ascii="Arial" w:eastAsia="Times New Roman" w:hAnsi="Arial" w:cs="Arial"/>
            <w:sz w:val="20"/>
            <w:szCs w:val="20"/>
          </w:rPr>
          <w:t>is</w:t>
        </w:r>
      </w:ins>
      <w:del w:id="32" w:author="Microsoft Office User" w:date="2024-11-01T13:18:00Z">
        <w:r w:rsidRPr="00961490" w:rsidDel="00EF57E3">
          <w:rPr>
            <w:rFonts w:ascii="Arial" w:eastAsia="Times New Roman" w:hAnsi="Arial" w:cs="Arial"/>
            <w:sz w:val="20"/>
            <w:szCs w:val="20"/>
          </w:rPr>
          <w:delText>are</w:delText>
        </w:r>
      </w:del>
      <w:r w:rsidRPr="00961490">
        <w:rPr>
          <w:rFonts w:ascii="Arial" w:eastAsia="Times New Roman" w:hAnsi="Arial" w:cs="Arial"/>
          <w:sz w:val="20"/>
          <w:szCs w:val="20"/>
        </w:rPr>
        <w:t xml:space="preserve"> not yet well understood. </w:t>
      </w:r>
    </w:p>
    <w:p w14:paraId="393C754A" w14:textId="7B8FB4DF"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microbiome dominance significantly </w:t>
      </w:r>
      <w:r w:rsidRPr="00961490">
        <w:rPr>
          <w:rFonts w:ascii="Arial" w:eastAsia="Times New Roman" w:hAnsi="Arial" w:cs="Arial"/>
          <w:sz w:val="20"/>
          <w:szCs w:val="20"/>
        </w:rPr>
        <w:lastRenderedPageBreak/>
        <w:t>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r w:rsidR="007141C2">
        <w:rPr>
          <w:rFonts w:ascii="Arial" w:eastAsia="Times New Roman" w:hAnsi="Arial" w:cs="Arial"/>
          <w:sz w:val="20"/>
          <w:szCs w:val="20"/>
        </w:rPr>
        <w:t>Regionally-specific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33" w:author="Microsoft Office User" w:date="2024-10-28T13:02:00Z">
        <w:r w:rsidR="00C04DDF">
          <w:rPr>
            <w:rFonts w:ascii="Arial" w:eastAsia="Times New Roman" w:hAnsi="Arial" w:cs="Arial"/>
            <w:sz w:val="20"/>
            <w:szCs w:val="20"/>
          </w:rPr>
          <w:t>ial genus</w:t>
        </w:r>
      </w:ins>
      <w:del w:id="34" w:author="Microsoft Office User" w:date="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699639BC"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vdWdiWAF","properties":{"formattedCitation":"\\super 32\\nosupersub{}","plainCitation":"32","noteIndex":0},"citationItems":[{"id":1354,"uris":["http://zotero.org/groups/2769688/items/BIJGWRYF"],"itemData":{"id":135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In species where</w:t>
      </w:r>
      <w:ins w:id="35" w:author="Microsoft Office User" w:date="2024-10-28T13:53:00Z">
        <w:r w:rsidR="003B1D05">
          <w:rPr>
            <w:rFonts w:ascii="Arial" w:eastAsia="Times New Roman" w:hAnsi="Arial" w:cs="Arial"/>
            <w:sz w:val="20"/>
            <w:szCs w:val="20"/>
          </w:rPr>
          <w:t xml:space="preserve"> members of </w:t>
        </w:r>
      </w:ins>
      <w:ins w:id="36" w:author="Microsoft Office User" w:date="2024-11-01T13:21:00Z">
        <w:r w:rsidR="00EF57E3">
          <w:rPr>
            <w:rFonts w:ascii="Arial" w:eastAsia="Times New Roman" w:hAnsi="Arial" w:cs="Arial"/>
            <w:sz w:val="20"/>
            <w:szCs w:val="20"/>
          </w:rPr>
          <w:t xml:space="preserve">genus </w:t>
        </w:r>
      </w:ins>
      <w:del w:id="37" w:author="Microsoft Office User" w:date="2024-11-01T13:21:00Z">
        <w:r w:rsidRPr="00961490" w:rsidDel="00EF57E3">
          <w:rPr>
            <w:rFonts w:ascii="Arial" w:eastAsia="Times New Roman" w:hAnsi="Arial" w:cs="Arial"/>
            <w:sz w:val="20"/>
            <w:szCs w:val="20"/>
          </w:rPr>
          <w:delText xml:space="preserve"> </w:delText>
        </w:r>
      </w:del>
      <w:r w:rsidRPr="00961490">
        <w:rPr>
          <w:rFonts w:ascii="Arial" w:eastAsia="Times New Roman" w:hAnsi="Arial" w:cs="Arial"/>
          <w:i/>
          <w:sz w:val="20"/>
          <w:szCs w:val="20"/>
        </w:rPr>
        <w:t xml:space="preserve">Endozoicomonas </w:t>
      </w:r>
      <w:ins w:id="38" w:author="Microsoft Office User" w:date="2024-10-28T13:53:00Z">
        <w:r w:rsidR="003B1D05">
          <w:rPr>
            <w:rFonts w:ascii="Arial" w:eastAsia="Times New Roman" w:hAnsi="Arial" w:cs="Arial"/>
            <w:sz w:val="20"/>
            <w:szCs w:val="20"/>
          </w:rPr>
          <w:t>are</w:t>
        </w:r>
      </w:ins>
      <w:del w:id="39" w:author="Microsoft Office User" w:date="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40" w:author="Microsoft Office User" w:date="2024-10-28T13:53:00Z">
        <w:r w:rsidR="003B1D05">
          <w:rPr>
            <w:rFonts w:ascii="Arial" w:eastAsia="Times New Roman" w:hAnsi="Arial" w:cs="Arial"/>
            <w:sz w:val="20"/>
            <w:szCs w:val="20"/>
          </w:rPr>
          <w:t>they</w:t>
        </w:r>
      </w:ins>
      <w:del w:id="41" w:author="Microsoft Office User" w:date="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42" w:author="Microsoft Office User" w:date="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C81643">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Y2vv0AfK","properties":{"formattedCitation":"\\super 33\\nosupersub{}","plainCitation":"33","noteIndex":0},"citationItems":[{"id":"0fF4X9LB/Zc1A2AFY","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suggesting a commensal or mutualistic rather than opportunistic relationship with host health</w:t>
      </w:r>
      <w:ins w:id="43" w:author="Microsoft Office User" w:date="2024-10-28T13:02:00Z">
        <w:r w:rsidR="00C04DDF">
          <w:rPr>
            <w:rFonts w:ascii="Arial" w:eastAsia="Times New Roman" w:hAnsi="Arial" w:cs="Arial"/>
            <w:sz w:val="20"/>
            <w:szCs w:val="20"/>
          </w:rPr>
          <w:t xml:space="preserve">, although evidence exists for </w:t>
        </w:r>
      </w:ins>
      <w:ins w:id="44" w:author="Microsoft Office User" w:date="2024-11-01T13:21:00Z">
        <w:r w:rsidR="00EF57E3">
          <w:rPr>
            <w:rFonts w:ascii="Arial" w:eastAsia="Times New Roman" w:hAnsi="Arial" w:cs="Arial"/>
            <w:sz w:val="20"/>
            <w:szCs w:val="20"/>
          </w:rPr>
          <w:t>the</w:t>
        </w:r>
      </w:ins>
      <w:ins w:id="45" w:author="Microsoft Office User" w:date="2024-10-28T13:02:00Z">
        <w:r w:rsidR="00C04DDF">
          <w:rPr>
            <w:rFonts w:ascii="Arial" w:eastAsia="Times New Roman" w:hAnsi="Arial" w:cs="Arial"/>
            <w:sz w:val="20"/>
            <w:szCs w:val="20"/>
          </w:rPr>
          <w:t xml:space="preserve"> potential </w:t>
        </w:r>
      </w:ins>
      <w:ins w:id="46" w:author="Microsoft Office User" w:date="2024-11-01T13:21:00Z">
        <w:r w:rsidR="00EF57E3">
          <w:rPr>
            <w:rFonts w:ascii="Arial" w:eastAsia="Times New Roman" w:hAnsi="Arial" w:cs="Arial"/>
            <w:sz w:val="20"/>
            <w:szCs w:val="20"/>
          </w:rPr>
          <w:t xml:space="preserve">of </w:t>
        </w:r>
        <w:r w:rsidR="00EF57E3">
          <w:rPr>
            <w:rFonts w:ascii="Arial" w:eastAsia="Times New Roman" w:hAnsi="Arial" w:cs="Arial"/>
            <w:i/>
            <w:iCs/>
            <w:sz w:val="20"/>
            <w:szCs w:val="20"/>
          </w:rPr>
          <w:t xml:space="preserve">Endozoicomonas </w:t>
        </w:r>
      </w:ins>
      <w:ins w:id="47" w:author="Microsoft Office User" w:date="2024-10-28T13:02:00Z">
        <w:r w:rsidR="00C04DDF">
          <w:rPr>
            <w:rFonts w:ascii="Arial" w:eastAsia="Times New Roman" w:hAnsi="Arial" w:cs="Arial"/>
            <w:sz w:val="20"/>
            <w:szCs w:val="20"/>
          </w:rPr>
          <w:t xml:space="preserve">to form relationships with corals </w:t>
        </w:r>
      </w:ins>
      <w:ins w:id="48" w:author="Microsoft Office User" w:date="2024-10-28T13:04:00Z">
        <w:r w:rsidR="00C04DDF">
          <w:rPr>
            <w:rFonts w:ascii="Arial" w:eastAsia="Times New Roman" w:hAnsi="Arial" w:cs="Arial"/>
            <w:sz w:val="20"/>
            <w:szCs w:val="20"/>
          </w:rPr>
          <w:t>along the entire spectrum of</w:t>
        </w:r>
      </w:ins>
      <w:ins w:id="49" w:author="Microsoft Office User" w:date="2024-10-28T13:03:00Z">
        <w:r w:rsidR="00C04DDF">
          <w:rPr>
            <w:rFonts w:ascii="Arial" w:eastAsia="Times New Roman" w:hAnsi="Arial" w:cs="Arial"/>
            <w:sz w:val="20"/>
            <w:szCs w:val="20"/>
          </w:rPr>
          <w:t xml:space="preserve"> symbioses (i.e., beneficial, commensal</w:t>
        </w:r>
      </w:ins>
      <w:ins w:id="50" w:author="Microsoft Office User" w:date="2024-10-28T13:06:00Z">
        <w:r w:rsidR="00C04DDF">
          <w:rPr>
            <w:rFonts w:ascii="Arial" w:eastAsia="Times New Roman" w:hAnsi="Arial" w:cs="Arial"/>
            <w:sz w:val="20"/>
            <w:szCs w:val="20"/>
          </w:rPr>
          <w:t>,</w:t>
        </w:r>
      </w:ins>
      <w:ins w:id="51" w:author="Microsoft Office User" w:date="2024-10-28T13:03:00Z">
        <w:r w:rsidR="00C04DDF">
          <w:rPr>
            <w:rFonts w:ascii="Arial" w:eastAsia="Times New Roman" w:hAnsi="Arial" w:cs="Arial"/>
            <w:sz w:val="20"/>
            <w:szCs w:val="20"/>
          </w:rPr>
          <w:t xml:space="preserve"> and</w:t>
        </w:r>
      </w:ins>
      <w:ins w:id="52" w:author="Microsoft Office User" w:date="2024-10-28T13:04:00Z">
        <w:r w:rsidR="00C04DDF">
          <w:rPr>
            <w:rFonts w:ascii="Arial" w:eastAsia="Times New Roman" w:hAnsi="Arial" w:cs="Arial"/>
            <w:sz w:val="20"/>
            <w:szCs w:val="20"/>
          </w:rPr>
          <w:t>/or</w:t>
        </w:r>
      </w:ins>
      <w:ins w:id="53" w:author="Microsoft Office User" w:date="2024-10-28T13:03:00Z">
        <w:r w:rsidR="00C04DDF">
          <w:rPr>
            <w:rFonts w:ascii="Arial" w:eastAsia="Times New Roman" w:hAnsi="Arial" w:cs="Arial"/>
            <w:sz w:val="20"/>
            <w:szCs w:val="20"/>
          </w:rPr>
          <w:t xml:space="preserve"> antagonistic; see</w:t>
        </w:r>
      </w:ins>
      <w:ins w:id="54" w:author="Microsoft Office User" w:date="2024-11-01T13:22:00Z">
        <w:r w:rsidR="00EF57E3">
          <w:rPr>
            <w:rFonts w:ascii="Arial" w:eastAsia="Times New Roman" w:hAnsi="Arial" w:cs="Arial"/>
            <w:sz w:val="20"/>
            <w:szCs w:val="20"/>
          </w:rPr>
          <w:t xml:space="preserve"> </w:t>
        </w:r>
      </w:ins>
      <w:r w:rsidR="00C04DDF">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vvTxPVjK","properties":{"formattedCitation":"\\super 34\\nosupersub{}","plainCitation":"34","noteIndex":0},"citationItems":[{"id":"0fF4X9LB/70Nq2udQ","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eastAsia="Times New Roman" w:hAnsi="Arial" w:cs="Arial"/>
          <w:sz w:val="20"/>
          <w:szCs w:val="20"/>
        </w:rPr>
        <w:fldChar w:fldCharType="separate"/>
      </w:r>
      <w:r w:rsidR="00C04DDF" w:rsidRPr="00C04DDF">
        <w:rPr>
          <w:rFonts w:ascii="Arial" w:hAnsi="Arial" w:cs="Arial"/>
          <w:sz w:val="20"/>
          <w:vertAlign w:val="superscript"/>
        </w:rPr>
        <w:t>34</w:t>
      </w:r>
      <w:r w:rsidR="00C04DDF">
        <w:rPr>
          <w:rFonts w:ascii="Arial" w:eastAsia="Times New Roman" w:hAnsi="Arial" w:cs="Arial"/>
          <w:sz w:val="20"/>
          <w:szCs w:val="20"/>
        </w:rPr>
        <w:fldChar w:fldCharType="end"/>
      </w:r>
      <w:ins w:id="55" w:author="Microsoft Office User" w:date="2024-10-28T13:03:00Z">
        <w:r w:rsidR="00C04DDF">
          <w:rPr>
            <w:rFonts w:ascii="Arial" w:eastAsia="Times New Roman" w:hAnsi="Arial" w:cs="Arial"/>
            <w:sz w:val="20"/>
            <w:szCs w:val="20"/>
          </w:rPr>
          <w:t>)</w:t>
        </w:r>
      </w:ins>
      <w:ins w:id="56" w:author="Microsoft Office User" w:date="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r w:rsidRPr="00C059B3">
        <w:rPr>
          <w:rFonts w:ascii="Arial" w:eastAsia="Times New Roman" w:hAnsi="Arial" w:cs="Arial"/>
          <w:iCs/>
          <w:sz w:val="20"/>
          <w:szCs w:val="20"/>
        </w:rPr>
        <w:t>Endozoicomonadaceae</w:t>
      </w:r>
      <w:r w:rsidRPr="00961490">
        <w:rPr>
          <w:rFonts w:ascii="Arial" w:eastAsia="Times New Roman" w:hAnsi="Arial" w:cs="Arial"/>
          <w:i/>
          <w:sz w:val="20"/>
          <w:szCs w:val="20"/>
        </w:rPr>
        <w:t xml:space="preserve"> </w:t>
      </w:r>
      <w:r w:rsidRPr="00961490">
        <w:rPr>
          <w:rFonts w:ascii="Arial" w:eastAsia="Times New Roman" w:hAnsi="Arial" w:cs="Arial"/>
          <w:sz w:val="20"/>
          <w:szCs w:val="20"/>
        </w:rPr>
        <w:t>shows by far the strongest signal of cophylogeny with coral hosts among tested bacterial families in coral tissue</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uL4OxlFx","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57" w:author="Microsoft Office User" w:date="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 xml:space="preserve">abundance explained the </w:t>
      </w:r>
      <w:del w:id="58" w:author="Microsoft Office User" w:date="2024-11-01T13:23:00Z">
        <w:r w:rsidRPr="00961490" w:rsidDel="00EF57E3">
          <w:rPr>
            <w:rFonts w:ascii="Arial" w:eastAsia="Times New Roman" w:hAnsi="Arial" w:cs="Arial"/>
            <w:sz w:val="20"/>
            <w:szCs w:val="20"/>
          </w:rPr>
          <w:delText xml:space="preserve">overwhelming </w:delText>
        </w:r>
      </w:del>
      <w:r w:rsidRPr="00961490">
        <w:rPr>
          <w:rFonts w:ascii="Arial" w:eastAsia="Times New Roman" w:hAnsi="Arial" w:cs="Arial"/>
          <w:sz w:val="20"/>
          <w:szCs w:val="20"/>
        </w:rPr>
        <w:t>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contac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5C887722" w:rsidR="00961490" w:rsidRDefault="00961490" w:rsidP="00906414">
      <w:pPr>
        <w:pStyle w:val="NormalWeb"/>
        <w:rPr>
          <w:ins w:id="59" w:author="Microsoft Office User" w:date="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60" w:author="Microsoft Office User" w:date="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AE7C6A">
        <w:rPr>
          <w:rFonts w:ascii="Arial" w:hAnsi="Arial" w:cs="Arial"/>
          <w:sz w:val="20"/>
          <w:szCs w:val="20"/>
        </w:rPr>
        <w:fldChar w:fldCharType="begin"/>
      </w:r>
      <w:r w:rsidR="00786E7F">
        <w:rPr>
          <w:rFonts w:ascii="Arial" w:hAnsi="Arial" w:cs="Arial"/>
          <w:sz w:val="20"/>
          <w:szCs w:val="20"/>
        </w:rPr>
        <w:instrText xml:space="preserve"> ADDIN ZOTERO_ITEM CSL_CITATION {"citationID":"jyCGBFlh","properties":{"formattedCitation":"\\super 35,36\\nosupersub{}","plainCitation":"35,36","noteIndex":0},"citationItems":[{"id":1165,"uris":["http://zotero.org/groups/2769688/items/AIA2Q5Y9"],"itemData":{"id":1165,"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163,"uris":["http://zotero.org/groups/2769688/items/NQPICS5E"],"itemData":{"id":1163,"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hAnsi="Arial" w:cs="Arial"/>
          <w:sz w:val="20"/>
          <w:szCs w:val="20"/>
        </w:rPr>
        <w:fldChar w:fldCharType="separate"/>
      </w:r>
      <w:r w:rsidR="00C04DDF" w:rsidRPr="00C04DDF">
        <w:rPr>
          <w:rFonts w:ascii="Arial" w:hAnsi="Arial" w:cs="Arial"/>
          <w:sz w:val="20"/>
          <w:vertAlign w:val="superscript"/>
        </w:rPr>
        <w:t>35,36</w:t>
      </w:r>
      <w:r w:rsidR="00AE7C6A">
        <w:rPr>
          <w:rFonts w:ascii="Arial" w:hAnsi="Arial" w:cs="Arial"/>
          <w:sz w:val="20"/>
          <w:szCs w:val="20"/>
        </w:rPr>
        <w:fldChar w:fldCharType="end"/>
      </w:r>
      <w:ins w:id="61" w:author="Microsoft Office User" w:date="2024-10-28T13:11:00Z">
        <w:r w:rsidR="00C04DDF">
          <w:rPr>
            <w:rFonts w:ascii="Arial" w:hAnsi="Arial" w:cs="Arial"/>
            <w:sz w:val="20"/>
            <w:szCs w:val="20"/>
          </w:rPr>
          <w:t xml:space="preserve"> (but see</w:t>
        </w:r>
      </w:ins>
      <w:r w:rsidR="00C04DDF">
        <w:rPr>
          <w:rFonts w:ascii="Arial" w:hAnsi="Arial" w:cs="Arial"/>
          <w:sz w:val="20"/>
          <w:szCs w:val="20"/>
        </w:rPr>
        <w:fldChar w:fldCharType="begin"/>
      </w:r>
      <w:r w:rsidR="00786E7F">
        <w:rPr>
          <w:rFonts w:ascii="Arial" w:hAnsi="Arial" w:cs="Arial"/>
          <w:sz w:val="20"/>
          <w:szCs w:val="20"/>
        </w:rPr>
        <w:instrText xml:space="preserve"> ADDIN ZOTERO_ITEM CSL_CITATION {"citationID":"wXDonERV","properties":{"formattedCitation":"\\super 34\\nosupersub{}","plainCitation":"34","noteIndex":0},"citationItems":[{"id":"0fF4X9LB/70Nq2udQ","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hAnsi="Arial" w:cs="Arial"/>
          <w:sz w:val="20"/>
          <w:szCs w:val="20"/>
        </w:rPr>
        <w:fldChar w:fldCharType="separate"/>
      </w:r>
      <w:r w:rsidR="00C04DDF" w:rsidRPr="00C04DDF">
        <w:rPr>
          <w:rFonts w:ascii="Arial" w:hAnsi="Arial" w:cs="Arial"/>
          <w:sz w:val="20"/>
          <w:vertAlign w:val="superscript"/>
        </w:rPr>
        <w:t>34</w:t>
      </w:r>
      <w:r w:rsidR="00C04DDF">
        <w:rPr>
          <w:rFonts w:ascii="Arial" w:hAnsi="Arial" w:cs="Arial"/>
          <w:sz w:val="20"/>
          <w:szCs w:val="20"/>
        </w:rPr>
        <w:fldChar w:fldCharType="end"/>
      </w:r>
      <w:ins w:id="62" w:author="Microsoft Office User" w:date="2024-10-28T13:11:00Z">
        <w:r w:rsidR="00C04DDF">
          <w:rPr>
            <w:rFonts w:ascii="Arial" w:hAnsi="Arial" w:cs="Arial"/>
            <w:sz w:val="20"/>
            <w:szCs w:val="20"/>
          </w:rPr>
          <w:t>)</w:t>
        </w:r>
      </w:ins>
      <w:ins w:id="63" w:author="Microsoft Office User" w:date="2024-10-28T16:24:00Z">
        <w:r w:rsidR="00F44CA0">
          <w:rPr>
            <w:rFonts w:ascii="Arial" w:hAnsi="Arial" w:cs="Arial"/>
            <w:sz w:val="20"/>
            <w:szCs w:val="20"/>
          </w:rPr>
          <w:t>, including a potential role in stero</w:t>
        </w:r>
      </w:ins>
      <w:ins w:id="64" w:author="Microsoft Office User" w:date="2024-10-28T16:25:00Z">
        <w:r w:rsidR="00F44CA0">
          <w:rPr>
            <w:rFonts w:ascii="Arial" w:hAnsi="Arial" w:cs="Arial"/>
            <w:sz w:val="20"/>
            <w:szCs w:val="20"/>
          </w:rPr>
          <w:t>id processing</w:t>
        </w:r>
      </w:ins>
      <w:r w:rsidR="00F44CA0">
        <w:rPr>
          <w:rFonts w:ascii="Arial" w:hAnsi="Arial" w:cs="Arial"/>
          <w:sz w:val="20"/>
          <w:szCs w:val="20"/>
        </w:rPr>
        <w:fldChar w:fldCharType="begin"/>
      </w:r>
      <w:r w:rsidR="00786E7F">
        <w:rPr>
          <w:rFonts w:ascii="Arial" w:hAnsi="Arial" w:cs="Arial"/>
          <w:sz w:val="20"/>
          <w:szCs w:val="20"/>
        </w:rPr>
        <w:instrText xml:space="preserve"> ADDIN ZOTERO_ITEM CSL_CITATION {"citationID":"2GBvUbL0","properties":{"formattedCitation":"\\super 37\\nosupersub{}","plainCitation":"37","noteIndex":0},"citationItems":[{"id":2015,"uris":["http://zotero.org/groups/2769688/items/8ZCEF283"],"itemData":{"id":2015,"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r w:rsidR="00F44CA0">
        <w:rPr>
          <w:rFonts w:ascii="Arial" w:hAnsi="Arial" w:cs="Arial"/>
          <w:sz w:val="20"/>
          <w:szCs w:val="20"/>
        </w:rPr>
        <w:fldChar w:fldCharType="separate"/>
      </w:r>
      <w:r w:rsidR="00F44CA0" w:rsidRPr="00F44CA0">
        <w:rPr>
          <w:rFonts w:ascii="Arial" w:hAnsi="Arial" w:cs="Arial"/>
          <w:sz w:val="20"/>
          <w:vertAlign w:val="superscript"/>
        </w:rPr>
        <w:t>37</w:t>
      </w:r>
      <w:r w:rsidR="00F44CA0">
        <w:rPr>
          <w:rFonts w:ascii="Arial" w:hAnsi="Arial" w:cs="Arial"/>
          <w:sz w:val="20"/>
          <w:szCs w:val="20"/>
        </w:rPr>
        <w:fldChar w:fldCharType="end"/>
      </w:r>
      <w:ins w:id="65" w:author="Microsoft Office User" w:date="2024-10-28T16:27:00Z">
        <w:r w:rsidR="00F44CA0">
          <w:rPr>
            <w:rFonts w:ascii="Arial" w:hAnsi="Arial" w:cs="Arial"/>
            <w:sz w:val="20"/>
            <w:szCs w:val="20"/>
          </w:rPr>
          <w:t xml:space="preserve">. </w:t>
        </w:r>
      </w:ins>
      <w:del w:id="66" w:author="Microsoft Office User" w:date="2024-10-28T16:27:00Z">
        <w:r w:rsidRPr="00961490" w:rsidDel="00F44CA0">
          <w:rPr>
            <w:rFonts w:ascii="Arial" w:hAnsi="Arial" w:cs="Arial"/>
            <w:sz w:val="20"/>
            <w:szCs w:val="20"/>
          </w:rPr>
          <w:delText xml:space="preserve"> and </w:delText>
        </w:r>
      </w:del>
      <w:ins w:id="67" w:author="Microsoft Office User" w:date="2024-10-28T16:27:00Z">
        <w:r w:rsidR="00F44CA0">
          <w:rPr>
            <w:rFonts w:ascii="Arial" w:hAnsi="Arial" w:cs="Arial"/>
            <w:sz w:val="20"/>
            <w:szCs w:val="20"/>
          </w:rPr>
          <w:t>E</w:t>
        </w:r>
      </w:ins>
      <w:del w:id="68" w:author="Microsoft Office User" w:date="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69" w:author="Microsoft Office User" w:date="2024-10-28T13:41:00Z">
        <w:r w:rsidR="005A4D34">
          <w:rPr>
            <w:rFonts w:ascii="Arial" w:hAnsi="Arial" w:cs="Arial"/>
            <w:sz w:val="20"/>
            <w:szCs w:val="20"/>
          </w:rPr>
          <w:t xml:space="preserve">relative </w:t>
        </w:r>
      </w:ins>
      <w:r w:rsidRPr="00961490">
        <w:rPr>
          <w:rFonts w:ascii="Arial" w:hAnsi="Arial" w:cs="Arial"/>
          <w:sz w:val="20"/>
          <w:szCs w:val="20"/>
        </w:rPr>
        <w:t xml:space="preserve">abundance </w:t>
      </w:r>
      <w:ins w:id="70" w:author="Microsoft Office User" w:date="2024-11-01T10:59:00Z">
        <w:r w:rsidR="00CF6CD3">
          <w:rPr>
            <w:rFonts w:ascii="Arial" w:hAnsi="Arial" w:cs="Arial"/>
            <w:sz w:val="20"/>
            <w:szCs w:val="20"/>
          </w:rPr>
          <w:t>are</w:t>
        </w:r>
      </w:ins>
      <w:del w:id="71" w:author="Microsoft Office User" w:date="2024-11-01T10:59:00Z">
        <w:r w:rsidRPr="00961490" w:rsidDel="00CF6CD3">
          <w:rPr>
            <w:rFonts w:ascii="Arial" w:hAnsi="Arial" w:cs="Arial"/>
            <w:sz w:val="20"/>
            <w:szCs w:val="20"/>
          </w:rPr>
          <w:delText>is</w:delText>
        </w:r>
      </w:del>
      <w:r w:rsidRPr="00961490">
        <w:rPr>
          <w:rFonts w:ascii="Arial" w:hAnsi="Arial" w:cs="Arial"/>
          <w:sz w:val="20"/>
          <w:szCs w:val="20"/>
        </w:rPr>
        <w:t xml:space="preserve"> typical with disease</w:t>
      </w:r>
      <w:r w:rsidR="00AE7C6A">
        <w:rPr>
          <w:rFonts w:ascii="Arial" w:hAnsi="Arial" w:cs="Arial"/>
          <w:sz w:val="20"/>
          <w:szCs w:val="20"/>
        </w:rPr>
        <w:fldChar w:fldCharType="begin"/>
      </w:r>
      <w:r w:rsidR="00786E7F">
        <w:rPr>
          <w:rFonts w:ascii="Arial" w:hAnsi="Arial" w:cs="Arial"/>
          <w:sz w:val="20"/>
          <w:szCs w:val="20"/>
        </w:rPr>
        <w:instrText xml:space="preserve"> ADDIN ZOTERO_ITEM CSL_CITATION {"citationID":"s82tyNM6","properties":{"formattedCitation":"\\super 38,39\\nosupersub{}","plainCitation":"38,39","noteIndex":0},"citationItems":[{"id":1150,"uris":["http://zotero.org/groups/2769688/items/QTIJWXKY"],"itemData":{"id":115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166,"uris":["http://zotero.org/groups/2769688/items/ZCR4ZQGA"],"itemData":{"id":1166,"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hAnsi="Arial" w:cs="Arial"/>
          <w:sz w:val="20"/>
          <w:szCs w:val="20"/>
        </w:rPr>
        <w:fldChar w:fldCharType="separate"/>
      </w:r>
      <w:r w:rsidR="00F44CA0" w:rsidRPr="00F44CA0">
        <w:rPr>
          <w:rFonts w:ascii="Arial" w:hAnsi="Arial" w:cs="Arial"/>
          <w:sz w:val="20"/>
          <w:vertAlign w:val="superscript"/>
        </w:rPr>
        <w:t>38,39</w:t>
      </w:r>
      <w:r w:rsidR="00AE7C6A">
        <w:rPr>
          <w:rFonts w:ascii="Arial" w:hAnsi="Arial" w:cs="Arial"/>
          <w:sz w:val="20"/>
          <w:szCs w:val="20"/>
        </w:rPr>
        <w:fldChar w:fldCharType="end"/>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Pr>
          <w:rFonts w:ascii="Arial" w:hAnsi="Arial" w:cs="Arial"/>
          <w:sz w:val="20"/>
          <w:szCs w:val="20"/>
        </w:rPr>
        <w:fldChar w:fldCharType="begin"/>
      </w:r>
      <w:r w:rsidR="00786E7F">
        <w:rPr>
          <w:rFonts w:ascii="Arial" w:hAnsi="Arial" w:cs="Arial"/>
          <w:sz w:val="20"/>
          <w:szCs w:val="20"/>
        </w:rPr>
        <w:instrText xml:space="preserve"> ADDIN ZOTERO_ITEM CSL_CITATION {"citationID":"yZie0wwE","properties":{"formattedCitation":"\\super 33\\nosupersub{}","plainCitation":"33","noteIndex":0},"citationItems":[{"id":"0fF4X9LB/Zc1A2AFY","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hAnsi="Arial" w:cs="Arial"/>
          <w:sz w:val="20"/>
          <w:szCs w:val="20"/>
        </w:rPr>
        <w:fldChar w:fldCharType="separate"/>
      </w:r>
      <w:r w:rsidR="00AE7C6A" w:rsidRPr="00AE7C6A">
        <w:rPr>
          <w:rFonts w:ascii="Arial" w:hAnsi="Arial" w:cs="Arial"/>
          <w:sz w:val="20"/>
          <w:vertAlign w:val="superscript"/>
        </w:rPr>
        <w:t>33</w:t>
      </w:r>
      <w:r w:rsidR="00AE7C6A">
        <w:rPr>
          <w:rFonts w:ascii="Arial" w:hAnsi="Arial" w:cs="Arial"/>
          <w:sz w:val="20"/>
          <w:szCs w:val="20"/>
        </w:rPr>
        <w:fldChar w:fldCharType="end"/>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72" w:author="Microsoft Office User" w:date="2024-10-28T16:43:00Z">
        <w:r w:rsidR="00906414">
          <w:rPr>
            <w:rFonts w:ascii="Arial" w:hAnsi="Arial" w:cs="Arial"/>
            <w:sz w:val="20"/>
            <w:szCs w:val="20"/>
          </w:rPr>
          <w:t xml:space="preserve">. </w:t>
        </w:r>
      </w:ins>
      <w:del w:id="73" w:author="Microsoft Office User" w:date="2024-10-28T16:43:00Z">
        <w:r w:rsidRPr="00961490" w:rsidDel="00906414">
          <w:rPr>
            <w:rFonts w:ascii="Arial" w:hAnsi="Arial" w:cs="Arial"/>
            <w:sz w:val="20"/>
            <w:szCs w:val="20"/>
          </w:rPr>
          <w:delText xml:space="preserve">, </w:delText>
        </w:r>
      </w:del>
      <w:ins w:id="74" w:author="Microsoft Office User" w:date="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w:t>
        </w:r>
      </w:ins>
      <w:ins w:id="75" w:author="Microsoft Office User" w:date="2024-11-01T10:59:00Z">
        <w:r w:rsidR="00CF6CD3">
          <w:rPr>
            <w:rFonts w:ascii="Arial" w:hAnsi="Arial" w:cs="Arial"/>
            <w:color w:val="242424"/>
            <w:sz w:val="20"/>
            <w:szCs w:val="20"/>
            <w:shd w:val="clear" w:color="auto" w:fill="FFFFFF"/>
          </w:rPr>
          <w:t xml:space="preserve"> – at least under</w:t>
        </w:r>
      </w:ins>
      <w:ins w:id="76" w:author="Microsoft Office User" w:date="2024-11-01T11:00:00Z">
        <w:r w:rsidR="00CF6CD3">
          <w:rPr>
            <w:rFonts w:ascii="Arial" w:hAnsi="Arial" w:cs="Arial"/>
            <w:color w:val="242424"/>
            <w:sz w:val="20"/>
            <w:szCs w:val="20"/>
            <w:shd w:val="clear" w:color="auto" w:fill="FFFFFF"/>
          </w:rPr>
          <w:t xml:space="preserve"> some conditions</w:t>
        </w:r>
      </w:ins>
      <w:ins w:id="77" w:author="Microsoft Office User" w:date="2024-10-28T16:43:00Z">
        <w:r w:rsidR="00906414">
          <w:rPr>
            <w:rFonts w:ascii="Arial" w:hAnsi="Arial" w:cs="Arial"/>
            <w:color w:val="242424"/>
            <w:sz w:val="20"/>
            <w:szCs w:val="20"/>
            <w:shd w:val="clear" w:color="auto" w:fill="FFFFFF"/>
          </w:rPr>
          <w:t xml:space="preserve">. </w:t>
        </w:r>
      </w:ins>
      <w:del w:id="78" w:author="Microsoft Office User" w:date="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pPr>
        <w:pStyle w:val="NormalWeb"/>
        <w:rPr>
          <w:rFonts w:ascii="Arial" w:hAnsi="Arial" w:cs="Arial"/>
          <w:color w:val="242424"/>
          <w:sz w:val="20"/>
          <w:szCs w:val="20"/>
          <w:shd w:val="clear" w:color="auto" w:fill="FFFFFF"/>
          <w:rPrChange w:id="79" w:author="Microsoft Office User" w:date="2024-10-28T16:44:00Z">
            <w:rPr>
              <w:rFonts w:ascii="Arial" w:eastAsia="Times New Roman" w:hAnsi="Arial" w:cs="Arial"/>
              <w:sz w:val="20"/>
              <w:szCs w:val="20"/>
            </w:rPr>
          </w:rPrChange>
        </w:rPr>
        <w:pPrChange w:id="80" w:author="Microsoft Office User" w:date="2024-10-28T16:44:00Z">
          <w:pPr/>
        </w:pPrChange>
      </w:pPr>
    </w:p>
    <w:p w14:paraId="4417B7C2" w14:textId="5C2859B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mBw1kFbh","properties":{"formattedCitation":"\\super 32\\nosupersub{}","plainCitation":"32","noteIndex":0},"citationItems":[{"id":1354,"uris":["http://zotero.org/groups/2769688/items/BIJGWRYF"],"itemData":{"id":135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2LT4xYu0","properties":{"formattedCitation":"\\super 30\\nosupersub{}","plainCitation":"30","noteIndex":0},"citationItems":[{"id":1969,"uris":["http://zotero.org/groups/2769688/items/3GF6EKAH"],"itemData":{"id":1969,"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81"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29894D0E"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82"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r w:rsidR="007141C2" w:rsidRPr="00C04DDF">
        <w:rPr>
          <w:rFonts w:ascii="Arial" w:eastAsia="Times New Roman" w:hAnsi="Arial" w:cs="Arial"/>
          <w:i/>
          <w:iCs/>
          <w:sz w:val="20"/>
          <w:szCs w:val="20"/>
          <w:rPrChange w:id="83" w:author="Microsoft Office User" w:date="2024-10-28T13:13:00Z">
            <w:rPr>
              <w:rFonts w:ascii="Arial" w:eastAsia="Times New Roman" w:hAnsi="Arial" w:cs="Arial"/>
              <w:sz w:val="20"/>
              <w:szCs w:val="20"/>
            </w:rPr>
          </w:rPrChange>
        </w:rPr>
        <w:t>Rhodobacteria</w:t>
      </w:r>
      <w:r w:rsidR="007141C2">
        <w:rPr>
          <w:rFonts w:ascii="Arial" w:eastAsia="Times New Roman" w:hAnsi="Arial" w:cs="Arial"/>
          <w:sz w:val="20"/>
          <w:szCs w:val="20"/>
        </w:rPr>
        <w:t xml:space="preserve"> </w:t>
      </w:r>
      <w:del w:id="84" w:author="Microsoft Office User" w:date="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85" w:author="Microsoft Office User" w:date="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Terasakiellaceae</w:t>
      </w:r>
      <w:ins w:id="86" w:author="Microsoft Office User" w:date="2024-10-28T13:13:00Z">
        <w:r w:rsidR="00C04DDF">
          <w:rPr>
            <w:rFonts w:ascii="Arial" w:eastAsia="Times New Roman" w:hAnsi="Arial" w:cs="Arial"/>
            <w:sz w:val="20"/>
            <w:szCs w:val="20"/>
          </w:rPr>
          <w:t xml:space="preserve">) </w:t>
        </w:r>
      </w:ins>
      <w:del w:id="87" w:author="Microsoft Office User" w:date="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r w:rsidR="007141C2">
        <w:rPr>
          <w:rFonts w:ascii="Arial" w:eastAsia="Times New Roman" w:hAnsi="Arial" w:cs="Arial"/>
          <w:i/>
          <w:iCs/>
          <w:sz w:val="20"/>
          <w:szCs w:val="20"/>
        </w:rPr>
        <w:t xml:space="preserve">Nitrosopumilis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F8E1F08" w:rsidR="001E011D"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se results are consistent with a pattern in which lineage-specific expansions of </w:t>
      </w:r>
      <w:r w:rsidRPr="00961490">
        <w:rPr>
          <w:rFonts w:ascii="Arial" w:eastAsia="Times New Roman" w:hAnsi="Arial" w:cs="Arial"/>
          <w:i/>
          <w:sz w:val="20"/>
          <w:szCs w:val="20"/>
        </w:rPr>
        <w:t>Endozoicomonas</w:t>
      </w:r>
      <w:r w:rsidR="007141C2">
        <w:rPr>
          <w:rFonts w:ascii="Arial" w:eastAsia="Times New Roman" w:hAnsi="Arial" w:cs="Arial"/>
          <w:i/>
          <w:sz w:val="20"/>
          <w:szCs w:val="20"/>
        </w:rPr>
        <w:t xml:space="preserve"> </w:t>
      </w:r>
      <w:r w:rsidR="007141C2">
        <w:rPr>
          <w:rFonts w:ascii="Arial" w:eastAsia="Times New Roman" w:hAnsi="Arial" w:cs="Arial"/>
          <w:iCs/>
          <w:sz w:val="20"/>
          <w:szCs w:val="20"/>
        </w:rPr>
        <w:t>and other microbes</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within coral microbiomes correlate with or potentially contribute to growth rate. </w:t>
      </w:r>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88" w:author="Microsoft Office User" w:date="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285FF4B1"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disease susceptibility and growth-rate in corals, we investigated if these correlations were stronger or weaker than the direct correlation between disease and growth rate in our dataset. Across genera with both growth rate and disease prevalence data, growth and disease susceptibility were positively correlated. However, this correlation 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65C621E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 xml:space="preserve">host disease susceptibility and growth rate raise the question of the direction of causality by which these factors have become non-randomly </w:t>
      </w:r>
      <w:r w:rsidRPr="005B141A">
        <w:rPr>
          <w:rFonts w:ascii="Arial" w:eastAsia="Times New Roman" w:hAnsi="Arial" w:cs="Arial"/>
          <w:color w:val="000000" w:themeColor="text1"/>
          <w:sz w:val="20"/>
          <w:szCs w:val="20"/>
          <w:highlight w:val="white"/>
        </w:rPr>
        <w:lastRenderedPageBreak/>
        <w:t>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4</w:t>
      </w:r>
      <w:r w:rsidRPr="005B141A">
        <w:rPr>
          <w:rFonts w:ascii="Arial" w:eastAsia="Times New Roman" w:hAnsi="Arial" w:cs="Arial"/>
          <w:color w:val="000000" w:themeColor="text1"/>
          <w:sz w:val="20"/>
          <w:szCs w:val="20"/>
        </w:rPr>
        <w:t xml:space="preserve">). </w:t>
      </w:r>
    </w:p>
    <w:p w14:paraId="1C3E3430" w14:textId="70124999" w:rsidR="007141C2" w:rsidRDefault="00961490" w:rsidP="00961490">
      <w:pPr>
        <w:rPr>
          <w:ins w:id="89" w:author="Microsoft Office User" w:date="2024-10-29T09:14:00Z"/>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t>As is common in this type of analysis, more than one model was consistent with the data. However, none of the top models using either B</w:t>
      </w:r>
      <w:ins w:id="90" w:author="Microsoft Office User" w:date="2024-10-28T13:15:00Z">
        <w:r w:rsidR="00E227EE">
          <w:rPr>
            <w:rFonts w:ascii="Arial" w:eastAsia="Times New Roman" w:hAnsi="Arial" w:cs="Arial"/>
            <w:color w:val="000000" w:themeColor="text1"/>
            <w:sz w:val="20"/>
            <w:szCs w:val="20"/>
          </w:rPr>
          <w:t>rownian Motion</w:t>
        </w:r>
      </w:ins>
      <w:del w:id="91" w:author="Microsoft Office User" w:date="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b) or Pagel’s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7C0B478" w14:textId="4966475C" w:rsidR="008A1949" w:rsidRPr="005B5B31" w:rsidRDefault="00F34013" w:rsidP="00C96F29">
      <w:pPr>
        <w:pStyle w:val="NormalWeb"/>
        <w:rPr>
          <w:ins w:id="92" w:author="Microsoft Office User" w:date="2024-11-01T09:36:00Z"/>
          <w:rFonts w:ascii="Arial" w:hAnsi="Arial" w:cs="Arial"/>
          <w:color w:val="000000" w:themeColor="text1"/>
          <w:sz w:val="20"/>
          <w:szCs w:val="20"/>
        </w:rPr>
      </w:pPr>
      <w:ins w:id="93" w:author="Microsoft Office User" w:date="2024-10-29T09:15:00Z">
        <w:r>
          <w:rPr>
            <w:rFonts w:ascii="Arial" w:hAnsi="Arial" w:cs="Arial"/>
            <w:b/>
            <w:bCs/>
            <w:color w:val="000000" w:themeColor="text1"/>
            <w:sz w:val="20"/>
            <w:szCs w:val="20"/>
          </w:rPr>
          <w:t xml:space="preserve">Diversity within </w:t>
        </w:r>
        <w:r>
          <w:rPr>
            <w:rFonts w:ascii="Arial" w:hAnsi="Arial" w:cs="Arial"/>
            <w:b/>
            <w:bCs/>
            <w:i/>
            <w:iCs/>
            <w:color w:val="000000" w:themeColor="text1"/>
            <w:sz w:val="20"/>
            <w:szCs w:val="20"/>
          </w:rPr>
          <w:t xml:space="preserve">Endozoicomonas. </w:t>
        </w:r>
      </w:ins>
      <w:ins w:id="94" w:author="Microsoft Office User" w:date="2024-10-29T09:17:00Z">
        <w:r>
          <w:rPr>
            <w:rFonts w:ascii="Arial" w:hAnsi="Arial" w:cs="Arial"/>
            <w:b/>
            <w:bCs/>
            <w:i/>
            <w:iCs/>
            <w:color w:val="000000" w:themeColor="text1"/>
            <w:sz w:val="20"/>
            <w:szCs w:val="20"/>
          </w:rPr>
          <w:t xml:space="preserve"> </w:t>
        </w:r>
        <w:r>
          <w:rPr>
            <w:rFonts w:ascii="Arial" w:hAnsi="Arial" w:cs="Arial"/>
            <w:color w:val="000000" w:themeColor="text1"/>
            <w:sz w:val="20"/>
            <w:szCs w:val="20"/>
          </w:rPr>
          <w:t>Our c</w:t>
        </w:r>
      </w:ins>
      <w:ins w:id="95" w:author="Microsoft Office User" w:date="2024-10-29T09:18:00Z">
        <w:r>
          <w:rPr>
            <w:rFonts w:ascii="Arial" w:hAnsi="Arial" w:cs="Arial"/>
            <w:color w:val="000000" w:themeColor="text1"/>
            <w:sz w:val="20"/>
            <w:szCs w:val="20"/>
          </w:rPr>
          <w:t xml:space="preserve">omparative results across coral genera suggest that </w:t>
        </w:r>
      </w:ins>
      <w:ins w:id="96" w:author="Microsoft Office User" w:date="2024-10-29T09:16:00Z">
        <w:r>
          <w:rPr>
            <w:rFonts w:ascii="Arial" w:hAnsi="Arial" w:cs="Arial"/>
            <w:color w:val="000000" w:themeColor="text1"/>
            <w:sz w:val="20"/>
            <w:szCs w:val="20"/>
          </w:rPr>
          <w:t xml:space="preserve">the </w:t>
        </w:r>
      </w:ins>
      <w:ins w:id="97" w:author="Microsoft Office User" w:date="2024-11-01T09:33:00Z">
        <w:r w:rsidR="00707DE2">
          <w:rPr>
            <w:rFonts w:ascii="Arial" w:hAnsi="Arial" w:cs="Arial"/>
            <w:color w:val="000000" w:themeColor="text1"/>
            <w:sz w:val="20"/>
            <w:szCs w:val="20"/>
          </w:rPr>
          <w:t xml:space="preserve">total </w:t>
        </w:r>
      </w:ins>
      <w:ins w:id="98" w:author="Microsoft Office User" w:date="2024-10-29T09:16:00Z">
        <w:r>
          <w:rPr>
            <w:rFonts w:ascii="Arial" w:hAnsi="Arial" w:cs="Arial"/>
            <w:color w:val="000000" w:themeColor="text1"/>
            <w:sz w:val="20"/>
            <w:szCs w:val="20"/>
          </w:rPr>
          <w:t xml:space="preserve">relative abundance of microbes </w:t>
        </w:r>
      </w:ins>
      <w:ins w:id="99" w:author="Microsoft Office User" w:date="2024-11-01T09:33:00Z">
        <w:r w:rsidR="00707DE2">
          <w:rPr>
            <w:rFonts w:ascii="Arial" w:hAnsi="Arial" w:cs="Arial"/>
            <w:color w:val="000000" w:themeColor="text1"/>
            <w:sz w:val="20"/>
            <w:szCs w:val="20"/>
          </w:rPr>
          <w:t>in</w:t>
        </w:r>
      </w:ins>
      <w:ins w:id="100" w:author="Microsoft Office User" w:date="2024-10-29T09:16:00Z">
        <w:r>
          <w:rPr>
            <w:rFonts w:ascii="Arial" w:hAnsi="Arial" w:cs="Arial"/>
            <w:color w:val="000000" w:themeColor="text1"/>
            <w:sz w:val="20"/>
            <w:szCs w:val="20"/>
          </w:rPr>
          <w:t xml:space="preserve"> genus </w:t>
        </w:r>
        <w:r>
          <w:rPr>
            <w:rFonts w:ascii="Arial" w:hAnsi="Arial" w:cs="Arial"/>
            <w:i/>
            <w:iCs/>
            <w:color w:val="000000" w:themeColor="text1"/>
            <w:sz w:val="20"/>
            <w:szCs w:val="20"/>
          </w:rPr>
          <w:t xml:space="preserve">Endozoicomonas </w:t>
        </w:r>
      </w:ins>
      <w:ins w:id="101" w:author="Microsoft Office User" w:date="2024-10-29T09:18:00Z">
        <w:r>
          <w:rPr>
            <w:rFonts w:ascii="Arial" w:hAnsi="Arial" w:cs="Arial"/>
            <w:color w:val="000000" w:themeColor="text1"/>
            <w:sz w:val="20"/>
            <w:szCs w:val="20"/>
          </w:rPr>
          <w:t xml:space="preserve">is linked to </w:t>
        </w:r>
      </w:ins>
      <w:ins w:id="102" w:author="Microsoft Office User" w:date="2024-11-01T09:33:00Z">
        <w:r w:rsidR="00707DE2">
          <w:rPr>
            <w:rFonts w:ascii="Arial" w:hAnsi="Arial" w:cs="Arial"/>
            <w:color w:val="000000" w:themeColor="text1"/>
            <w:sz w:val="20"/>
            <w:szCs w:val="20"/>
          </w:rPr>
          <w:t xml:space="preserve">shifts in </w:t>
        </w:r>
      </w:ins>
      <w:ins w:id="103" w:author="Microsoft Office User" w:date="2024-10-29T09:16:00Z">
        <w:r>
          <w:rPr>
            <w:rFonts w:ascii="Arial" w:hAnsi="Arial" w:cs="Arial"/>
            <w:color w:val="000000" w:themeColor="text1"/>
            <w:sz w:val="20"/>
            <w:szCs w:val="20"/>
          </w:rPr>
          <w:t>host disease susceptibility and growth rate</w:t>
        </w:r>
      </w:ins>
      <w:ins w:id="104" w:author="Microsoft Office User" w:date="2024-11-01T09:33:00Z">
        <w:r w:rsidR="00707DE2">
          <w:rPr>
            <w:rFonts w:ascii="Arial" w:hAnsi="Arial" w:cs="Arial"/>
            <w:color w:val="000000" w:themeColor="text1"/>
            <w:sz w:val="20"/>
            <w:szCs w:val="20"/>
          </w:rPr>
          <w:t xml:space="preserve"> over coral evolution</w:t>
        </w:r>
      </w:ins>
      <w:ins w:id="105" w:author="Microsoft Office User" w:date="2024-10-29T09:16:00Z">
        <w:r>
          <w:rPr>
            <w:rFonts w:ascii="Arial" w:hAnsi="Arial" w:cs="Arial"/>
            <w:color w:val="000000" w:themeColor="text1"/>
            <w:sz w:val="20"/>
            <w:szCs w:val="20"/>
          </w:rPr>
          <w:t xml:space="preserve">. </w:t>
        </w:r>
      </w:ins>
      <w:ins w:id="106" w:author="Microsoft Office User" w:date="2024-10-29T09:18:00Z">
        <w:r>
          <w:rPr>
            <w:rFonts w:ascii="Arial" w:hAnsi="Arial" w:cs="Arial"/>
            <w:color w:val="000000" w:themeColor="text1"/>
            <w:sz w:val="20"/>
            <w:szCs w:val="20"/>
          </w:rPr>
          <w:t xml:space="preserve">However, genus </w:t>
        </w:r>
        <w:r>
          <w:rPr>
            <w:rFonts w:ascii="Arial" w:hAnsi="Arial" w:cs="Arial"/>
            <w:i/>
            <w:iCs/>
            <w:color w:val="000000" w:themeColor="text1"/>
            <w:sz w:val="20"/>
            <w:szCs w:val="20"/>
          </w:rPr>
          <w:t xml:space="preserve">Endozoicomonas </w:t>
        </w:r>
      </w:ins>
      <w:ins w:id="107" w:author="Microsoft Office User" w:date="2024-11-01T09:33:00Z">
        <w:r w:rsidR="00707DE2">
          <w:rPr>
            <w:rFonts w:ascii="Arial" w:hAnsi="Arial" w:cs="Arial"/>
            <w:color w:val="000000" w:themeColor="text1"/>
            <w:sz w:val="20"/>
            <w:szCs w:val="20"/>
          </w:rPr>
          <w:t>has many str</w:t>
        </w:r>
      </w:ins>
      <w:ins w:id="108" w:author="Microsoft Office User" w:date="2024-11-01T10:28:00Z">
        <w:r w:rsidR="00AF3C99">
          <w:rPr>
            <w:rFonts w:ascii="Arial" w:hAnsi="Arial" w:cs="Arial"/>
            <w:color w:val="000000" w:themeColor="text1"/>
            <w:sz w:val="20"/>
            <w:szCs w:val="20"/>
          </w:rPr>
          <w:t>ai</w:t>
        </w:r>
      </w:ins>
      <w:ins w:id="109" w:author="Microsoft Office User" w:date="2024-11-01T09:33:00Z">
        <w:r w:rsidR="00707DE2">
          <w:rPr>
            <w:rFonts w:ascii="Arial" w:hAnsi="Arial" w:cs="Arial"/>
            <w:color w:val="000000" w:themeColor="text1"/>
            <w:sz w:val="20"/>
            <w:szCs w:val="20"/>
          </w:rPr>
          <w:t>ns</w:t>
        </w:r>
      </w:ins>
      <w:ins w:id="110" w:author="Microsoft Office User" w:date="2024-11-01T10:28:00Z">
        <w:r w:rsidR="00F305AE">
          <w:rPr>
            <w:rFonts w:ascii="Arial" w:hAnsi="Arial" w:cs="Arial"/>
            <w:color w:val="000000" w:themeColor="text1"/>
            <w:sz w:val="20"/>
            <w:szCs w:val="20"/>
          </w:rPr>
          <w:t xml:space="preserve"> that may differ in their interactions with coral hosts. For example</w:t>
        </w:r>
      </w:ins>
      <w:ins w:id="111" w:author="Microsoft Office User" w:date="2024-11-01T09:33:00Z">
        <w:r w:rsidR="00707DE2">
          <w:rPr>
            <w:rFonts w:ascii="Arial" w:hAnsi="Arial" w:cs="Arial"/>
            <w:color w:val="000000" w:themeColor="text1"/>
            <w:sz w:val="20"/>
            <w:szCs w:val="20"/>
          </w:rPr>
          <w:t xml:space="preserve">, </w:t>
        </w:r>
      </w:ins>
      <w:ins w:id="112" w:author="Microsoft Office User" w:date="2024-11-01T11:03:00Z">
        <w:r w:rsidR="00CF6CD3">
          <w:rPr>
            <w:rFonts w:ascii="Arial" w:hAnsi="Arial" w:cs="Arial"/>
            <w:i/>
            <w:iCs/>
            <w:color w:val="000000" w:themeColor="text1"/>
            <w:sz w:val="20"/>
            <w:szCs w:val="20"/>
          </w:rPr>
          <w:t>Endozoicomonas</w:t>
        </w:r>
      </w:ins>
      <w:ins w:id="113" w:author="Microsoft Office User" w:date="2024-11-01T09:33:00Z">
        <w:r w:rsidR="00707DE2">
          <w:rPr>
            <w:rFonts w:ascii="Arial" w:hAnsi="Arial" w:cs="Arial"/>
            <w:color w:val="000000" w:themeColor="text1"/>
            <w:sz w:val="20"/>
            <w:szCs w:val="20"/>
          </w:rPr>
          <w:t xml:space="preserve"> </w:t>
        </w:r>
      </w:ins>
      <w:ins w:id="114" w:author="Microsoft Office User" w:date="2024-10-29T09:20:00Z">
        <w:r>
          <w:rPr>
            <w:rFonts w:ascii="Arial" w:hAnsi="Arial" w:cs="Arial"/>
            <w:color w:val="000000" w:themeColor="text1"/>
            <w:sz w:val="20"/>
            <w:szCs w:val="20"/>
          </w:rPr>
          <w:t>phy</w:t>
        </w:r>
      </w:ins>
      <w:ins w:id="115" w:author="Microsoft Office User" w:date="2024-10-29T09:21:00Z">
        <w:r>
          <w:rPr>
            <w:rFonts w:ascii="Arial" w:hAnsi="Arial" w:cs="Arial"/>
            <w:color w:val="000000" w:themeColor="text1"/>
            <w:sz w:val="20"/>
            <w:szCs w:val="20"/>
          </w:rPr>
          <w:t xml:space="preserve">lotypes in nearby corals may differ in genomic features </w:t>
        </w:r>
      </w:ins>
      <w:ins w:id="116" w:author="Microsoft Office User" w:date="2024-10-29T09:22:00Z">
        <w:r>
          <w:rPr>
            <w:rFonts w:ascii="Arial" w:hAnsi="Arial" w:cs="Arial"/>
            <w:color w:val="000000" w:themeColor="text1"/>
            <w:sz w:val="20"/>
            <w:szCs w:val="20"/>
          </w:rPr>
          <w:t>like capacity for reactive oxygen species scavenging that could have implications for host-micro</w:t>
        </w:r>
      </w:ins>
      <w:ins w:id="117" w:author="Microsoft Office User" w:date="2024-10-29T09:23:00Z">
        <w:r>
          <w:rPr>
            <w:rFonts w:ascii="Arial" w:hAnsi="Arial" w:cs="Arial"/>
            <w:color w:val="000000" w:themeColor="text1"/>
            <w:sz w:val="20"/>
            <w:szCs w:val="20"/>
          </w:rPr>
          <w:t xml:space="preserve">bial </w:t>
        </w:r>
        <w:commentRangeStart w:id="118"/>
        <w:r>
          <w:rPr>
            <w:rFonts w:ascii="Arial" w:hAnsi="Arial" w:cs="Arial"/>
            <w:color w:val="000000" w:themeColor="text1"/>
            <w:sz w:val="20"/>
            <w:szCs w:val="20"/>
          </w:rPr>
          <w:t>symbiosis</w:t>
        </w:r>
        <w:commentRangeEnd w:id="118"/>
        <w:r>
          <w:rPr>
            <w:rStyle w:val="CommentReference"/>
          </w:rPr>
          <w:commentReference w:id="118"/>
        </w:r>
        <w:r>
          <w:rPr>
            <w:rFonts w:ascii="Arial" w:hAnsi="Arial" w:cs="Arial"/>
            <w:color w:val="000000" w:themeColor="text1"/>
            <w:sz w:val="20"/>
            <w:szCs w:val="20"/>
          </w:rPr>
          <w:t>.</w:t>
        </w:r>
      </w:ins>
      <w:ins w:id="119" w:author="Microsoft Office User" w:date="2024-10-29T09:25:00Z">
        <w:r w:rsidR="00B3677A">
          <w:rPr>
            <w:rFonts w:ascii="Arial" w:hAnsi="Arial" w:cs="Arial"/>
            <w:color w:val="000000" w:themeColor="text1"/>
            <w:sz w:val="20"/>
            <w:szCs w:val="20"/>
          </w:rPr>
          <w:t xml:space="preserve">  </w:t>
        </w:r>
      </w:ins>
      <w:ins w:id="120" w:author="Microsoft Office User" w:date="2024-11-01T11:07:00Z">
        <w:r w:rsidR="00CB41DE">
          <w:rPr>
            <w:rFonts w:ascii="Arial" w:hAnsi="Arial" w:cs="Arial"/>
            <w:color w:val="000000" w:themeColor="text1"/>
            <w:sz w:val="20"/>
            <w:szCs w:val="20"/>
          </w:rPr>
          <w:t xml:space="preserve">Moreover, </w:t>
        </w:r>
      </w:ins>
      <w:ins w:id="121" w:author="Microsoft Office User" w:date="2024-11-01T09:33:00Z">
        <w:r w:rsidR="00707DE2">
          <w:rPr>
            <w:rFonts w:ascii="Arial" w:hAnsi="Arial" w:cs="Arial"/>
            <w:color w:val="000000" w:themeColor="text1"/>
            <w:sz w:val="20"/>
            <w:szCs w:val="20"/>
          </w:rPr>
          <w:t>our cross-compartme</w:t>
        </w:r>
      </w:ins>
      <w:ins w:id="122" w:author="Microsoft Office User" w:date="2024-11-01T09:34:00Z">
        <w:r w:rsidR="00707DE2">
          <w:rPr>
            <w:rFonts w:ascii="Arial" w:hAnsi="Arial" w:cs="Arial"/>
            <w:color w:val="000000" w:themeColor="text1"/>
            <w:sz w:val="20"/>
            <w:szCs w:val="20"/>
          </w:rPr>
          <w:t>nt analysis showed</w:t>
        </w:r>
      </w:ins>
      <w:ins w:id="123" w:author="Microsoft Office User" w:date="2024-11-01T11:07:00Z">
        <w:r w:rsidR="00CB41DE">
          <w:rPr>
            <w:rFonts w:ascii="Arial" w:hAnsi="Arial" w:cs="Arial"/>
            <w:color w:val="000000" w:themeColor="text1"/>
            <w:sz w:val="20"/>
            <w:szCs w:val="20"/>
          </w:rPr>
          <w:t xml:space="preserve"> anatomically-specific </w:t>
        </w:r>
      </w:ins>
      <w:ins w:id="124" w:author="Microsoft Office User" w:date="2024-11-01T09:34:00Z">
        <w:r w:rsidR="00707DE2">
          <w:rPr>
            <w:rFonts w:ascii="Arial" w:hAnsi="Arial" w:cs="Arial"/>
            <w:color w:val="000000" w:themeColor="text1"/>
            <w:sz w:val="20"/>
            <w:szCs w:val="20"/>
          </w:rPr>
          <w:t xml:space="preserve"> differences in associations between </w:t>
        </w:r>
        <w:r w:rsidR="00707DE2">
          <w:rPr>
            <w:rFonts w:ascii="Arial" w:hAnsi="Arial" w:cs="Arial"/>
            <w:i/>
            <w:iCs/>
            <w:color w:val="000000" w:themeColor="text1"/>
            <w:sz w:val="20"/>
            <w:szCs w:val="20"/>
          </w:rPr>
          <w:t xml:space="preserve">Endozoicomonas </w:t>
        </w:r>
        <w:r w:rsidR="00707DE2">
          <w:rPr>
            <w:rFonts w:ascii="Arial" w:hAnsi="Arial" w:cs="Arial"/>
            <w:color w:val="000000" w:themeColor="text1"/>
            <w:sz w:val="20"/>
            <w:szCs w:val="20"/>
          </w:rPr>
          <w:t>and host traits</w:t>
        </w:r>
      </w:ins>
      <w:ins w:id="125" w:author="Microsoft Office User" w:date="2024-11-01T11:14:00Z">
        <w:r w:rsidR="00CB41DE">
          <w:rPr>
            <w:rFonts w:ascii="Arial" w:hAnsi="Arial" w:cs="Arial"/>
            <w:color w:val="000000" w:themeColor="text1"/>
            <w:sz w:val="20"/>
            <w:szCs w:val="20"/>
          </w:rPr>
          <w:t xml:space="preserve">: </w:t>
        </w:r>
      </w:ins>
      <w:ins w:id="126" w:author="Microsoft Office User" w:date="2024-11-01T09:35:00Z">
        <w:r w:rsidR="008A1949">
          <w:rPr>
            <w:rFonts w:ascii="Arial" w:hAnsi="Arial" w:cs="Arial"/>
            <w:i/>
            <w:iCs/>
            <w:color w:val="000000" w:themeColor="text1"/>
            <w:sz w:val="20"/>
            <w:szCs w:val="20"/>
          </w:rPr>
          <w:t xml:space="preserve">Endozoicomonas </w:t>
        </w:r>
      </w:ins>
      <w:ins w:id="127" w:author="Microsoft Office User" w:date="2024-11-01T11:08:00Z">
        <w:r w:rsidR="00CB41DE" w:rsidRPr="00CB41DE">
          <w:rPr>
            <w:rFonts w:ascii="Arial" w:hAnsi="Arial" w:cs="Arial"/>
            <w:color w:val="000000" w:themeColor="text1"/>
            <w:sz w:val="20"/>
            <w:szCs w:val="20"/>
            <w:rPrChange w:id="128" w:author="Microsoft Office User" w:date="2024-11-01T11:08:00Z">
              <w:rPr>
                <w:rFonts w:ascii="Arial" w:hAnsi="Arial" w:cs="Arial"/>
                <w:color w:val="000000" w:themeColor="text1"/>
                <w:sz w:val="20"/>
                <w:szCs w:val="20"/>
                <w:u w:val="single"/>
              </w:rPr>
            </w:rPrChange>
          </w:rPr>
          <w:t xml:space="preserve">relative </w:t>
        </w:r>
      </w:ins>
      <w:ins w:id="129" w:author="Microsoft Office User" w:date="2024-11-01T09:36:00Z">
        <w:r w:rsidR="008A1949">
          <w:rPr>
            <w:rFonts w:ascii="Arial" w:hAnsi="Arial" w:cs="Arial"/>
            <w:color w:val="000000" w:themeColor="text1"/>
            <w:sz w:val="20"/>
            <w:szCs w:val="20"/>
          </w:rPr>
          <w:t xml:space="preserve">abundances </w:t>
        </w:r>
      </w:ins>
      <w:ins w:id="130" w:author="Microsoft Office User" w:date="2024-11-01T09:35:00Z">
        <w:r w:rsidR="008A1949">
          <w:rPr>
            <w:rFonts w:ascii="Arial" w:hAnsi="Arial" w:cs="Arial"/>
            <w:color w:val="000000" w:themeColor="text1"/>
            <w:sz w:val="20"/>
            <w:szCs w:val="20"/>
          </w:rPr>
          <w:t xml:space="preserve">were </w:t>
        </w:r>
      </w:ins>
      <w:ins w:id="131" w:author="Microsoft Office User" w:date="2024-11-01T11:09:00Z">
        <w:r w:rsidR="00CB41DE">
          <w:rPr>
            <w:rFonts w:ascii="Arial" w:hAnsi="Arial" w:cs="Arial"/>
            <w:color w:val="000000" w:themeColor="text1"/>
            <w:sz w:val="20"/>
            <w:szCs w:val="20"/>
          </w:rPr>
          <w:t xml:space="preserve">significantly </w:t>
        </w:r>
      </w:ins>
      <w:ins w:id="132" w:author="Microsoft Office User" w:date="2024-11-01T09:35:00Z">
        <w:r w:rsidR="008A1949">
          <w:rPr>
            <w:rFonts w:ascii="Arial" w:hAnsi="Arial" w:cs="Arial"/>
            <w:color w:val="000000" w:themeColor="text1"/>
            <w:sz w:val="20"/>
            <w:szCs w:val="20"/>
          </w:rPr>
          <w:t xml:space="preserve">associated </w:t>
        </w:r>
      </w:ins>
      <w:ins w:id="133" w:author="Microsoft Office User" w:date="2024-11-01T11:08:00Z">
        <w:r w:rsidR="00CB41DE">
          <w:rPr>
            <w:rFonts w:ascii="Arial" w:hAnsi="Arial" w:cs="Arial"/>
            <w:color w:val="000000" w:themeColor="text1"/>
            <w:sz w:val="20"/>
            <w:szCs w:val="20"/>
          </w:rPr>
          <w:t xml:space="preserve">with disease </w:t>
        </w:r>
      </w:ins>
      <w:ins w:id="134" w:author="Microsoft Office User" w:date="2024-11-01T11:09:00Z">
        <w:r w:rsidR="00CB41DE">
          <w:rPr>
            <w:rFonts w:ascii="Arial" w:hAnsi="Arial" w:cs="Arial"/>
            <w:color w:val="000000" w:themeColor="text1"/>
            <w:sz w:val="20"/>
            <w:szCs w:val="20"/>
          </w:rPr>
          <w:t xml:space="preserve">susceptibility </w:t>
        </w:r>
      </w:ins>
      <w:ins w:id="135" w:author="Microsoft Office User" w:date="2024-11-01T11:08:00Z">
        <w:r w:rsidR="00CB41DE">
          <w:rPr>
            <w:rFonts w:ascii="Arial" w:hAnsi="Arial" w:cs="Arial"/>
            <w:color w:val="000000" w:themeColor="text1"/>
            <w:sz w:val="20"/>
            <w:szCs w:val="20"/>
          </w:rPr>
          <w:t>and growth</w:t>
        </w:r>
      </w:ins>
      <w:ins w:id="136" w:author="Microsoft Office User" w:date="2024-11-01T11:09:00Z">
        <w:r w:rsidR="00CB41DE">
          <w:rPr>
            <w:rFonts w:ascii="Arial" w:hAnsi="Arial" w:cs="Arial"/>
            <w:color w:val="000000" w:themeColor="text1"/>
            <w:sz w:val="20"/>
            <w:szCs w:val="20"/>
          </w:rPr>
          <w:t xml:space="preserve"> rate</w:t>
        </w:r>
      </w:ins>
      <w:ins w:id="137" w:author="Microsoft Office User" w:date="2024-11-01T11:08:00Z">
        <w:r w:rsidR="00CB41DE">
          <w:rPr>
            <w:rFonts w:ascii="Arial" w:hAnsi="Arial" w:cs="Arial"/>
            <w:color w:val="000000" w:themeColor="text1"/>
            <w:sz w:val="20"/>
            <w:szCs w:val="20"/>
          </w:rPr>
          <w:t xml:space="preserve"> in tissue, but disease </w:t>
        </w:r>
      </w:ins>
      <w:ins w:id="138" w:author="Microsoft Office User" w:date="2024-11-01T11:09:00Z">
        <w:r w:rsidR="00CB41DE">
          <w:rPr>
            <w:rFonts w:ascii="Arial" w:hAnsi="Arial" w:cs="Arial"/>
            <w:color w:val="000000" w:themeColor="text1"/>
            <w:sz w:val="20"/>
            <w:szCs w:val="20"/>
          </w:rPr>
          <w:t xml:space="preserve">suceptibility </w:t>
        </w:r>
      </w:ins>
      <w:ins w:id="139" w:author="Microsoft Office User" w:date="2024-11-01T11:08:00Z">
        <w:r w:rsidR="00CB41DE">
          <w:rPr>
            <w:rFonts w:ascii="Arial" w:hAnsi="Arial" w:cs="Arial"/>
            <w:color w:val="000000" w:themeColor="text1"/>
            <w:sz w:val="20"/>
            <w:szCs w:val="20"/>
          </w:rPr>
          <w:t xml:space="preserve">only in mucus. </w:t>
        </w:r>
      </w:ins>
      <w:ins w:id="140" w:author="Microsoft Office User" w:date="2024-11-01T13:35:00Z">
        <w:r w:rsidR="00786E7F">
          <w:rPr>
            <w:rFonts w:ascii="Arial" w:hAnsi="Arial" w:cs="Arial"/>
            <w:color w:val="000000" w:themeColor="text1"/>
            <w:sz w:val="20"/>
            <w:szCs w:val="20"/>
          </w:rPr>
          <w:t xml:space="preserve">In past literature and our results, </w:t>
        </w:r>
      </w:ins>
      <w:ins w:id="141" w:author="Microsoft Office User" w:date="2024-11-01T13:36:00Z">
        <w:r w:rsidR="00786E7F">
          <w:rPr>
            <w:rFonts w:ascii="Arial" w:hAnsi="Arial" w:cs="Arial"/>
            <w:color w:val="000000" w:themeColor="text1"/>
            <w:sz w:val="20"/>
            <w:szCs w:val="20"/>
          </w:rPr>
          <w:t>Endozoicomonas are most abundant in tissue</w:t>
        </w:r>
      </w:ins>
      <w:r w:rsidR="00786E7F">
        <w:rPr>
          <w:rFonts w:ascii="Arial" w:hAnsi="Arial" w:cs="Arial"/>
          <w:color w:val="000000" w:themeColor="text1"/>
          <w:sz w:val="20"/>
          <w:szCs w:val="20"/>
        </w:rPr>
        <w:fldChar w:fldCharType="begin"/>
      </w:r>
      <w:r w:rsidR="00786E7F">
        <w:rPr>
          <w:rFonts w:ascii="Arial" w:hAnsi="Arial" w:cs="Arial"/>
          <w:color w:val="000000" w:themeColor="text1"/>
          <w:sz w:val="20"/>
          <w:szCs w:val="20"/>
        </w:rPr>
        <w:instrText xml:space="preserve"> ADDIN ZOTERO_ITEM CSL_CITATION {"citationID":"8bhkTtdp","properties":{"formattedCitation":"\\super 40\\nosupersub{}","plainCitation":"40","noteIndex":0},"citationItems":[{"id":2287,"uris":["http://zotero.org/groups/5558314/items/YFR5KH4A"],"itemData":{"id":2287,"type":"article-journal","abstract":"Corals are associated with diverse microbial assemblages; however, the spatial-temporal dynamics of intra-species microbial interactions are poorly understood. The coral-associated microbial community varies substantially between tissue and mucus microhabitats; however, the factors controlling the occurrence, abundance, and distribution of microbial taxa over time have rarely been explored for different coral compartments simultaneously. Here, we test (1) differentiation in microbiome diversity and composition between coral compartments (surface mucus and tissue) of two Acropora hosts (A. tenuis and A. millepora) common along inshore reefs of the Great Barrier Reef, as well as (2) the potential linkage between shifts in individual coral microbiome families and underlying host and environmental parameters. Amplicon based 16S ribosomal RNA gene sequencing of 136 samples collected over 14 months, revealed significant differences in bacterial richness, diversity and community structure among mucus, tissue and the surrounding seawater. Seawater samples were dominated by members of the Synechococcaceae and Pelagibacteraceae bacterial families. The mucus microbiome of Acropora spp. was dominated by members of Flavobacteriaceae, Synechococcaceae and Rhodobacteraceae and the tissue was dominated by Endozoicimonaceae. Mucus microbiome in both Acropora species was primarily correlated with seawater parameters including levels of chlorophyll a, ammonium, particulate organic carbon and the sum of nitrate and nitrite. In contrast, the correlation of the tissue microbiome to the measured environmental (i.e., seawater parameters) and host health physiological factors differed between host species, suggesting host-specific modulation of the tissue-associated microbiome to intrinsic and extrinsic factors. Furthermore, the correlation between individual coral microbiome members and environmental factors provides novel insights into coral microbiome-by-environment dynamics and hence has potential implications for current reef restoration and management efforts (e.g. microbial monitoring and observatory programs).","container-title":"PeerJ","DOI":"10.7717/peerj.9644","ISSN":"2167-8359","journalAbbreviation":"PeerJ","language":"en","note":"publisher: PeerJ Inc.","page":"e9644","source":"peerj.com","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8,17]]}}}],"schema":"https://github.com/citation-style-language/schema/raw/master/csl-citation.json"} </w:instrText>
      </w:r>
      <w:r w:rsidR="00786E7F">
        <w:rPr>
          <w:rFonts w:ascii="Arial" w:hAnsi="Arial" w:cs="Arial"/>
          <w:color w:val="000000" w:themeColor="text1"/>
          <w:sz w:val="20"/>
          <w:szCs w:val="20"/>
        </w:rPr>
        <w:fldChar w:fldCharType="separate"/>
      </w:r>
      <w:r w:rsidR="00786E7F" w:rsidRPr="00786E7F">
        <w:rPr>
          <w:rFonts w:ascii="Arial" w:hAnsi="Arial" w:cs="Arial"/>
          <w:color w:val="000000"/>
          <w:sz w:val="20"/>
          <w:vertAlign w:val="superscript"/>
        </w:rPr>
        <w:t>40</w:t>
      </w:r>
      <w:r w:rsidR="00786E7F">
        <w:rPr>
          <w:rFonts w:ascii="Arial" w:hAnsi="Arial" w:cs="Arial"/>
          <w:color w:val="000000" w:themeColor="text1"/>
          <w:sz w:val="20"/>
          <w:szCs w:val="20"/>
        </w:rPr>
        <w:fldChar w:fldCharType="end"/>
      </w:r>
      <w:ins w:id="142" w:author="Microsoft Office User" w:date="2024-11-01T13:36:00Z">
        <w:r w:rsidR="00786E7F">
          <w:rPr>
            <w:rFonts w:ascii="Arial" w:hAnsi="Arial" w:cs="Arial"/>
            <w:color w:val="000000" w:themeColor="text1"/>
            <w:sz w:val="20"/>
            <w:szCs w:val="20"/>
          </w:rPr>
          <w:t xml:space="preserve">. </w:t>
        </w:r>
      </w:ins>
      <w:ins w:id="143" w:author="Microsoft Office User" w:date="2024-11-01T13:30:00Z">
        <w:r w:rsidR="003F179A">
          <w:rPr>
            <w:rFonts w:ascii="Arial" w:hAnsi="Arial" w:cs="Arial"/>
            <w:color w:val="000000" w:themeColor="text1"/>
            <w:sz w:val="20"/>
            <w:szCs w:val="20"/>
          </w:rPr>
          <w:t>Th</w:t>
        </w:r>
      </w:ins>
      <w:ins w:id="144" w:author="Microsoft Office User" w:date="2024-11-01T13:48:00Z">
        <w:r w:rsidR="00A706E6">
          <w:rPr>
            <w:rFonts w:ascii="Arial" w:hAnsi="Arial" w:cs="Arial"/>
            <w:color w:val="000000" w:themeColor="text1"/>
            <w:sz w:val="20"/>
            <w:szCs w:val="20"/>
          </w:rPr>
          <w:t>erefore</w:t>
        </w:r>
      </w:ins>
      <w:ins w:id="145" w:author="Microsoft Office User" w:date="2024-11-01T13:30:00Z">
        <w:r w:rsidR="003F179A">
          <w:rPr>
            <w:rFonts w:ascii="Arial" w:hAnsi="Arial" w:cs="Arial"/>
            <w:color w:val="000000" w:themeColor="text1"/>
            <w:sz w:val="20"/>
            <w:szCs w:val="20"/>
          </w:rPr>
          <w:t xml:space="preserve"> </w:t>
        </w:r>
      </w:ins>
      <w:ins w:id="146" w:author="Microsoft Office User" w:date="2024-11-01T13:31:00Z">
        <w:r w:rsidR="003F179A">
          <w:rPr>
            <w:rFonts w:ascii="Arial" w:hAnsi="Arial" w:cs="Arial"/>
            <w:color w:val="000000" w:themeColor="text1"/>
            <w:sz w:val="20"/>
            <w:szCs w:val="20"/>
          </w:rPr>
          <w:t xml:space="preserve">differences </w:t>
        </w:r>
      </w:ins>
      <w:ins w:id="147" w:author="Microsoft Office User" w:date="2024-11-01T13:49:00Z">
        <w:r w:rsidR="00A706E6">
          <w:rPr>
            <w:rFonts w:ascii="Arial" w:hAnsi="Arial" w:cs="Arial"/>
            <w:color w:val="000000" w:themeColor="text1"/>
            <w:sz w:val="20"/>
            <w:szCs w:val="20"/>
          </w:rPr>
          <w:t xml:space="preserve">in associations </w:t>
        </w:r>
      </w:ins>
      <w:ins w:id="148" w:author="Microsoft Office User" w:date="2024-11-01T13:48:00Z">
        <w:r w:rsidR="00A706E6">
          <w:rPr>
            <w:rFonts w:ascii="Arial" w:hAnsi="Arial" w:cs="Arial"/>
            <w:color w:val="000000" w:themeColor="text1"/>
            <w:sz w:val="20"/>
            <w:szCs w:val="20"/>
          </w:rPr>
          <w:t xml:space="preserve">between </w:t>
        </w:r>
      </w:ins>
      <w:ins w:id="149" w:author="Microsoft Office User" w:date="2024-11-01T13:49:00Z">
        <w:r w:rsidR="00A706E6">
          <w:rPr>
            <w:rFonts w:ascii="Arial" w:hAnsi="Arial" w:cs="Arial"/>
            <w:color w:val="000000" w:themeColor="text1"/>
            <w:sz w:val="20"/>
            <w:szCs w:val="20"/>
          </w:rPr>
          <w:t xml:space="preserve">host traits and mucus or tissue-associated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 xml:space="preserve">may simply reflect somewhat less </w:t>
        </w:r>
      </w:ins>
      <w:ins w:id="150" w:author="Microsoft Office User" w:date="2024-11-01T13:31:00Z">
        <w:r w:rsidR="003F179A">
          <w:rPr>
            <w:rFonts w:ascii="Arial" w:hAnsi="Arial" w:cs="Arial"/>
            <w:color w:val="000000" w:themeColor="text1"/>
            <w:sz w:val="20"/>
            <w:szCs w:val="20"/>
          </w:rPr>
          <w:t>statistical power</w:t>
        </w:r>
      </w:ins>
      <w:ins w:id="151" w:author="Microsoft Office User" w:date="2024-11-01T13:50:00Z">
        <w:r w:rsidR="00A706E6">
          <w:rPr>
            <w:rFonts w:ascii="Arial" w:hAnsi="Arial" w:cs="Arial"/>
            <w:color w:val="000000" w:themeColor="text1"/>
            <w:sz w:val="20"/>
            <w:szCs w:val="20"/>
          </w:rPr>
          <w:t xml:space="preserve"> in mucus (where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is less abundant) vs. tissue, and in growth rate analysis (</w:t>
        </w:r>
      </w:ins>
      <w:ins w:id="152" w:author="Microsoft Office User" w:date="2024-11-01T13:56:00Z">
        <w:r w:rsidR="00A706E6">
          <w:rPr>
            <w:rFonts w:ascii="Arial" w:hAnsi="Arial" w:cs="Arial"/>
            <w:color w:val="000000" w:themeColor="text1"/>
            <w:sz w:val="20"/>
            <w:szCs w:val="20"/>
          </w:rPr>
          <w:t>n</w:t>
        </w:r>
      </w:ins>
      <w:ins w:id="153" w:author="Microsoft Office User" w:date="2024-11-01T13:57:00Z">
        <w:r w:rsidR="00A706E6">
          <w:rPr>
            <w:rFonts w:ascii="Arial" w:hAnsi="Arial" w:cs="Arial"/>
            <w:color w:val="000000" w:themeColor="text1"/>
            <w:sz w:val="20"/>
            <w:szCs w:val="20"/>
          </w:rPr>
          <w:t xml:space="preserve"> </w:t>
        </w:r>
      </w:ins>
      <w:ins w:id="154" w:author="Microsoft Office User" w:date="2024-11-01T13:56:00Z">
        <w:r w:rsidR="00A706E6">
          <w:rPr>
            <w:rFonts w:ascii="Arial" w:hAnsi="Arial" w:cs="Arial"/>
            <w:color w:val="000000" w:themeColor="text1"/>
            <w:sz w:val="20"/>
            <w:szCs w:val="20"/>
          </w:rPr>
          <w:t>=</w:t>
        </w:r>
      </w:ins>
      <w:ins w:id="155" w:author="Microsoft Office User" w:date="2024-11-01T13:57:00Z">
        <w:r w:rsidR="00A706E6">
          <w:rPr>
            <w:rFonts w:ascii="Arial" w:hAnsi="Arial" w:cs="Arial"/>
            <w:color w:val="000000" w:themeColor="text1"/>
            <w:sz w:val="20"/>
            <w:szCs w:val="20"/>
          </w:rPr>
          <w:t xml:space="preserve"> </w:t>
        </w:r>
      </w:ins>
      <w:ins w:id="156" w:author="Microsoft Office User" w:date="2024-11-01T13:56:00Z">
        <w:r w:rsidR="00A706E6">
          <w:rPr>
            <w:rFonts w:ascii="Arial" w:hAnsi="Arial" w:cs="Arial"/>
            <w:color w:val="000000" w:themeColor="text1"/>
            <w:sz w:val="20"/>
            <w:szCs w:val="20"/>
          </w:rPr>
          <w:t>1</w:t>
        </w:r>
      </w:ins>
      <w:ins w:id="157" w:author="Microsoft Office User" w:date="2024-11-01T13:57:00Z">
        <w:r w:rsidR="00A706E6">
          <w:rPr>
            <w:rFonts w:ascii="Arial" w:hAnsi="Arial" w:cs="Arial"/>
            <w:color w:val="000000" w:themeColor="text1"/>
            <w:sz w:val="20"/>
            <w:szCs w:val="20"/>
          </w:rPr>
          <w:t>7 genera</w:t>
        </w:r>
      </w:ins>
      <w:ins w:id="158" w:author="Microsoft Office User" w:date="2024-11-01T13:50:00Z">
        <w:r w:rsidR="00A706E6">
          <w:rPr>
            <w:rFonts w:ascii="Arial" w:hAnsi="Arial" w:cs="Arial"/>
            <w:color w:val="000000" w:themeColor="text1"/>
            <w:sz w:val="20"/>
            <w:szCs w:val="20"/>
          </w:rPr>
          <w:t>) vs</w:t>
        </w:r>
      </w:ins>
      <w:ins w:id="159" w:author="Microsoft Office User" w:date="2024-11-01T13:51:00Z">
        <w:r w:rsidR="00A706E6">
          <w:rPr>
            <w:rFonts w:ascii="Arial" w:hAnsi="Arial" w:cs="Arial"/>
            <w:color w:val="000000" w:themeColor="text1"/>
            <w:sz w:val="20"/>
            <w:szCs w:val="20"/>
          </w:rPr>
          <w:t>. disease susceptibility analysis</w:t>
        </w:r>
      </w:ins>
      <w:ins w:id="160" w:author="Microsoft Office User" w:date="2024-11-01T13:57:00Z">
        <w:r w:rsidR="00A706E6">
          <w:rPr>
            <w:rFonts w:ascii="Arial" w:hAnsi="Arial" w:cs="Arial"/>
            <w:color w:val="000000" w:themeColor="text1"/>
            <w:sz w:val="20"/>
            <w:szCs w:val="20"/>
          </w:rPr>
          <w:t xml:space="preserve"> (n = 40 genera)</w:t>
        </w:r>
      </w:ins>
      <w:ins w:id="161" w:author="Microsoft Office User" w:date="2024-11-01T13:51:00Z">
        <w:r w:rsidR="00A706E6">
          <w:rPr>
            <w:rFonts w:ascii="Arial" w:hAnsi="Arial" w:cs="Arial"/>
            <w:color w:val="000000" w:themeColor="text1"/>
            <w:sz w:val="20"/>
            <w:szCs w:val="20"/>
          </w:rPr>
          <w:t xml:space="preserve">. However these results also raise the question of whether </w:t>
        </w:r>
      </w:ins>
      <w:ins w:id="162" w:author="Microsoft Office User" w:date="2024-11-01T13:31:00Z">
        <w:r w:rsidR="003F179A">
          <w:rPr>
            <w:rFonts w:ascii="Arial" w:hAnsi="Arial" w:cs="Arial"/>
            <w:color w:val="000000" w:themeColor="text1"/>
            <w:sz w:val="20"/>
            <w:szCs w:val="20"/>
          </w:rPr>
          <w:t xml:space="preserve">stable </w:t>
        </w:r>
      </w:ins>
      <w:ins w:id="163" w:author="Microsoft Office User" w:date="2024-11-01T13:27:00Z">
        <w:r w:rsidR="003F179A">
          <w:rPr>
            <w:rFonts w:ascii="Arial" w:hAnsi="Arial" w:cs="Arial"/>
            <w:color w:val="000000" w:themeColor="text1"/>
            <w:sz w:val="20"/>
            <w:szCs w:val="20"/>
          </w:rPr>
          <w:t xml:space="preserve">sub-populations of </w:t>
        </w:r>
        <w:r w:rsidR="003F179A">
          <w:rPr>
            <w:rFonts w:ascii="Arial" w:hAnsi="Arial" w:cs="Arial"/>
            <w:i/>
            <w:iCs/>
            <w:color w:val="000000" w:themeColor="text1"/>
            <w:sz w:val="20"/>
            <w:szCs w:val="20"/>
          </w:rPr>
          <w:t xml:space="preserve">Endozoicomonas </w:t>
        </w:r>
      </w:ins>
      <w:ins w:id="164" w:author="Microsoft Office User" w:date="2024-11-01T13:28:00Z">
        <w:r w:rsidR="003F179A">
          <w:rPr>
            <w:rFonts w:ascii="Arial" w:hAnsi="Arial" w:cs="Arial"/>
            <w:color w:val="000000" w:themeColor="text1"/>
            <w:sz w:val="20"/>
            <w:szCs w:val="20"/>
          </w:rPr>
          <w:t xml:space="preserve">in mucus vs. </w:t>
        </w:r>
      </w:ins>
      <w:ins w:id="165" w:author="Microsoft Office User" w:date="2024-11-01T13:29:00Z">
        <w:r w:rsidR="003F179A">
          <w:rPr>
            <w:rFonts w:ascii="Arial" w:hAnsi="Arial" w:cs="Arial"/>
            <w:color w:val="000000" w:themeColor="text1"/>
            <w:sz w:val="20"/>
            <w:szCs w:val="20"/>
          </w:rPr>
          <w:t xml:space="preserve">tissue </w:t>
        </w:r>
      </w:ins>
      <w:ins w:id="166" w:author="Microsoft Office User" w:date="2024-11-01T13:51:00Z">
        <w:r w:rsidR="00A706E6">
          <w:rPr>
            <w:rFonts w:ascii="Arial" w:hAnsi="Arial" w:cs="Arial"/>
            <w:color w:val="000000" w:themeColor="text1"/>
            <w:sz w:val="20"/>
            <w:szCs w:val="20"/>
          </w:rPr>
          <w:t xml:space="preserve">have distinct </w:t>
        </w:r>
      </w:ins>
      <w:ins w:id="167" w:author="Microsoft Office User" w:date="2024-11-01T11:15:00Z">
        <w:r w:rsidR="00CB41DE">
          <w:rPr>
            <w:rFonts w:ascii="Arial" w:hAnsi="Arial" w:cs="Arial"/>
            <w:color w:val="000000" w:themeColor="text1"/>
            <w:sz w:val="20"/>
            <w:szCs w:val="20"/>
          </w:rPr>
          <w:t>effects on host physiology.</w:t>
        </w:r>
        <w:r w:rsidR="005B5B31">
          <w:rPr>
            <w:rFonts w:ascii="Arial" w:hAnsi="Arial" w:cs="Arial"/>
            <w:color w:val="000000" w:themeColor="text1"/>
            <w:sz w:val="20"/>
            <w:szCs w:val="20"/>
          </w:rPr>
          <w:t xml:space="preserve"> </w:t>
        </w:r>
      </w:ins>
    </w:p>
    <w:p w14:paraId="0B7901A6" w14:textId="77777777" w:rsidR="008A1949" w:rsidRDefault="008A1949" w:rsidP="00C96F29">
      <w:pPr>
        <w:pStyle w:val="NormalWeb"/>
        <w:rPr>
          <w:ins w:id="168" w:author="Microsoft Office User" w:date="2024-11-01T09:36:00Z"/>
          <w:rFonts w:ascii="Arial" w:hAnsi="Arial" w:cs="Arial"/>
          <w:color w:val="000000" w:themeColor="text1"/>
          <w:sz w:val="20"/>
          <w:szCs w:val="20"/>
        </w:rPr>
      </w:pPr>
    </w:p>
    <w:p w14:paraId="7CCA2614" w14:textId="77777777" w:rsidR="00A706E6" w:rsidRDefault="00A706E6" w:rsidP="00DF0604">
      <w:pPr>
        <w:pStyle w:val="HTMLPreformatted"/>
        <w:shd w:val="clear" w:color="auto" w:fill="FFFFFF"/>
        <w:wordWrap w:val="0"/>
        <w:textAlignment w:val="baseline"/>
        <w:rPr>
          <w:ins w:id="169" w:author="Microsoft Office User" w:date="2024-11-01T13:53:00Z"/>
          <w:rFonts w:ascii="Arial" w:hAnsi="Arial" w:cs="Arial"/>
          <w:color w:val="000000" w:themeColor="text1"/>
        </w:rPr>
      </w:pPr>
      <w:ins w:id="170" w:author="Microsoft Office User" w:date="2024-11-01T13:51:00Z">
        <w:r>
          <w:rPr>
            <w:rFonts w:ascii="Arial" w:hAnsi="Arial" w:cs="Arial"/>
            <w:color w:val="000000" w:themeColor="text1"/>
          </w:rPr>
          <w:t>T</w:t>
        </w:r>
      </w:ins>
      <w:ins w:id="171" w:author="Microsoft Office User" w:date="2024-11-01T13:52:00Z">
        <w:r>
          <w:rPr>
            <w:rFonts w:ascii="Arial" w:hAnsi="Arial" w:cs="Arial"/>
            <w:color w:val="000000" w:themeColor="text1"/>
          </w:rPr>
          <w:t xml:space="preserve">o test for any differences among mucus vs. tissue associated </w:t>
        </w:r>
        <w:r>
          <w:rPr>
            <w:rFonts w:ascii="Arial" w:hAnsi="Arial" w:cs="Arial"/>
            <w:i/>
            <w:iCs/>
            <w:color w:val="000000" w:themeColor="text1"/>
          </w:rPr>
          <w:t xml:space="preserve">Endozoicomonas, </w:t>
        </w:r>
        <w:r>
          <w:rPr>
            <w:rFonts w:ascii="Arial" w:hAnsi="Arial" w:cs="Arial"/>
            <w:color w:val="000000" w:themeColor="text1"/>
          </w:rPr>
          <w:t xml:space="preserve">we characterized the distribution of </w:t>
        </w:r>
        <w:r>
          <w:rPr>
            <w:rFonts w:ascii="Arial" w:hAnsi="Arial" w:cs="Arial"/>
            <w:i/>
            <w:iCs/>
            <w:color w:val="000000" w:themeColor="text1"/>
          </w:rPr>
          <w:t xml:space="preserve">Endozoicomonas </w:t>
        </w:r>
        <w:r>
          <w:rPr>
            <w:rFonts w:ascii="Arial" w:hAnsi="Arial" w:cs="Arial"/>
            <w:color w:val="000000" w:themeColor="text1"/>
          </w:rPr>
          <w:t xml:space="preserve">ASVs across coral compartments. </w:t>
        </w:r>
      </w:ins>
      <w:ins w:id="172" w:author="Microsoft Office User" w:date="2024-11-01T09:36:00Z">
        <w:r w:rsidR="008A1949">
          <w:rPr>
            <w:rFonts w:ascii="Arial" w:hAnsi="Arial" w:cs="Arial"/>
            <w:color w:val="000000" w:themeColor="text1"/>
          </w:rPr>
          <w:t xml:space="preserve">Our dataset contained </w:t>
        </w:r>
      </w:ins>
    </w:p>
    <w:p w14:paraId="53A176D3" w14:textId="32E6DC72" w:rsidR="009E267C" w:rsidRPr="009E267C" w:rsidRDefault="008A1949" w:rsidP="00DF0604">
      <w:pPr>
        <w:pStyle w:val="HTMLPreformatted"/>
        <w:shd w:val="clear" w:color="auto" w:fill="FFFFFF"/>
        <w:wordWrap w:val="0"/>
        <w:textAlignment w:val="baseline"/>
        <w:rPr>
          <w:ins w:id="173" w:author="Microsoft Office User" w:date="2024-11-01T14:25:00Z"/>
          <w:rFonts w:ascii="Arial" w:hAnsi="Arial" w:cs="Arial"/>
          <w:color w:val="000000" w:themeColor="text1"/>
        </w:rPr>
      </w:pPr>
      <w:ins w:id="174" w:author="Microsoft Office User" w:date="2024-11-01T09:36:00Z">
        <w:r>
          <w:rPr>
            <w:rFonts w:ascii="Arial" w:hAnsi="Arial" w:cs="Arial"/>
            <w:color w:val="000000" w:themeColor="text1"/>
          </w:rPr>
          <w:t xml:space="preserve">123 </w:t>
        </w:r>
        <w:r>
          <w:rPr>
            <w:rFonts w:ascii="Arial" w:hAnsi="Arial" w:cs="Arial"/>
            <w:i/>
            <w:iCs/>
            <w:color w:val="000000" w:themeColor="text1"/>
          </w:rPr>
          <w:t xml:space="preserve">Endozoicomonas </w:t>
        </w:r>
        <w:r>
          <w:rPr>
            <w:rFonts w:ascii="Arial" w:hAnsi="Arial" w:cs="Arial"/>
            <w:color w:val="000000" w:themeColor="text1"/>
          </w:rPr>
          <w:t xml:space="preserve">ASVs. </w:t>
        </w:r>
      </w:ins>
      <w:ins w:id="175" w:author="Microsoft Office User" w:date="2024-11-01T13:53:00Z">
        <w:r w:rsidR="00A706E6">
          <w:rPr>
            <w:rFonts w:ascii="Arial" w:hAnsi="Arial" w:cs="Arial"/>
            <w:color w:val="000000" w:themeColor="text1"/>
          </w:rPr>
          <w:t>Of these</w:t>
        </w:r>
      </w:ins>
      <w:ins w:id="176" w:author="Microsoft Office User" w:date="2024-11-01T14:05:00Z">
        <w:r w:rsidR="00807677">
          <w:rPr>
            <w:rFonts w:ascii="Arial" w:hAnsi="Arial" w:cs="Arial"/>
            <w:color w:val="000000" w:themeColor="text1"/>
          </w:rPr>
          <w:t>,</w:t>
        </w:r>
      </w:ins>
      <w:ins w:id="177" w:author="Microsoft Office User" w:date="2024-11-01T13:53:00Z">
        <w:r w:rsidR="00A706E6">
          <w:rPr>
            <w:rFonts w:ascii="Arial" w:hAnsi="Arial" w:cs="Arial"/>
            <w:color w:val="000000" w:themeColor="text1"/>
          </w:rPr>
          <w:t xml:space="preserve"> </w:t>
        </w:r>
      </w:ins>
      <w:ins w:id="178" w:author="Microsoft Office User" w:date="2024-11-01T09:36:00Z">
        <w:r>
          <w:rPr>
            <w:rFonts w:ascii="Arial" w:hAnsi="Arial" w:cs="Arial"/>
            <w:color w:val="000000" w:themeColor="text1"/>
          </w:rPr>
          <w:t>23 abundant ASVs explain</w:t>
        </w:r>
      </w:ins>
      <w:ins w:id="179" w:author="Microsoft Office User" w:date="2024-11-01T11:09:00Z">
        <w:r w:rsidR="00CB41DE">
          <w:rPr>
            <w:rFonts w:ascii="Arial" w:hAnsi="Arial" w:cs="Arial"/>
            <w:color w:val="000000" w:themeColor="text1"/>
          </w:rPr>
          <w:t>ed</w:t>
        </w:r>
      </w:ins>
      <w:ins w:id="180" w:author="Microsoft Office User" w:date="2024-11-01T09:36:00Z">
        <w:r>
          <w:rPr>
            <w:rFonts w:ascii="Arial" w:hAnsi="Arial" w:cs="Arial"/>
            <w:color w:val="000000" w:themeColor="text1"/>
          </w:rPr>
          <w:t xml:space="preserve"> 95% of total </w:t>
        </w:r>
        <w:r>
          <w:rPr>
            <w:rFonts w:ascii="Arial" w:hAnsi="Arial" w:cs="Arial"/>
            <w:i/>
            <w:iCs/>
            <w:color w:val="000000" w:themeColor="text1"/>
          </w:rPr>
          <w:t xml:space="preserve">Endozoicomonas </w:t>
        </w:r>
        <w:r>
          <w:rPr>
            <w:rFonts w:ascii="Arial" w:hAnsi="Arial" w:cs="Arial"/>
            <w:color w:val="000000" w:themeColor="text1"/>
          </w:rPr>
          <w:t>reads, while the remainder were relatively rare</w:t>
        </w:r>
      </w:ins>
      <w:ins w:id="181" w:author="Microsoft Office User" w:date="2024-11-01T11:11:00Z">
        <w:r w:rsidR="00CB41DE">
          <w:rPr>
            <w:rFonts w:ascii="Arial" w:hAnsi="Arial" w:cs="Arial"/>
            <w:color w:val="000000" w:themeColor="text1"/>
          </w:rPr>
          <w:t xml:space="preserve">. </w:t>
        </w:r>
      </w:ins>
      <w:ins w:id="182" w:author="Microsoft Office User" w:date="2024-11-01T09:43:00Z">
        <w:r>
          <w:rPr>
            <w:rFonts w:ascii="Arial" w:hAnsi="Arial" w:cs="Arial"/>
            <w:color w:val="000000" w:themeColor="text1"/>
          </w:rPr>
          <w:t xml:space="preserve">After removing ASVs with &lt; 10 counts, </w:t>
        </w:r>
      </w:ins>
      <w:ins w:id="183" w:author="Microsoft Office User" w:date="2024-11-01T09:44:00Z">
        <w:r>
          <w:rPr>
            <w:rFonts w:ascii="Arial" w:hAnsi="Arial" w:cs="Arial"/>
            <w:color w:val="000000" w:themeColor="text1"/>
          </w:rPr>
          <w:t>we</w:t>
        </w:r>
      </w:ins>
      <w:ins w:id="184" w:author="Microsoft Office User" w:date="2024-11-01T09:46:00Z">
        <w:r w:rsidR="00DF0604">
          <w:rPr>
            <w:rFonts w:ascii="Arial" w:hAnsi="Arial" w:cs="Arial"/>
            <w:color w:val="000000" w:themeColor="text1"/>
          </w:rPr>
          <w:t xml:space="preserve"> sorted the remaining </w:t>
        </w:r>
        <w:r w:rsidR="00DF0604">
          <w:rPr>
            <w:rFonts w:ascii="Arial" w:hAnsi="Arial" w:cs="Arial"/>
            <w:i/>
            <w:iCs/>
            <w:color w:val="000000" w:themeColor="text1"/>
          </w:rPr>
          <w:t>Endozoicomonas</w:t>
        </w:r>
      </w:ins>
      <w:ins w:id="185" w:author="Microsoft Office User" w:date="2024-11-01T14:05:00Z">
        <w:r w:rsidR="00807677">
          <w:rPr>
            <w:rFonts w:ascii="Arial" w:hAnsi="Arial" w:cs="Arial"/>
            <w:i/>
            <w:iCs/>
            <w:color w:val="000000" w:themeColor="text1"/>
          </w:rPr>
          <w:t xml:space="preserve"> </w:t>
        </w:r>
        <w:r w:rsidR="00807677">
          <w:rPr>
            <w:rFonts w:ascii="Arial" w:hAnsi="Arial" w:cs="Arial"/>
            <w:color w:val="000000" w:themeColor="text1"/>
          </w:rPr>
          <w:t>ASVs</w:t>
        </w:r>
      </w:ins>
      <w:ins w:id="186" w:author="Microsoft Office User" w:date="2024-11-01T09:46:00Z">
        <w:r w:rsidR="00DF0604">
          <w:rPr>
            <w:rFonts w:ascii="Arial" w:hAnsi="Arial" w:cs="Arial"/>
            <w:i/>
            <w:iCs/>
            <w:color w:val="000000" w:themeColor="text1"/>
          </w:rPr>
          <w:t xml:space="preserve"> </w:t>
        </w:r>
        <w:r w:rsidR="00DF0604">
          <w:rPr>
            <w:rFonts w:ascii="Arial" w:hAnsi="Arial" w:cs="Arial"/>
            <w:color w:val="000000" w:themeColor="text1"/>
          </w:rPr>
          <w:t xml:space="preserve">according to the compartment in which they showed highest abundance. This </w:t>
        </w:r>
      </w:ins>
      <w:ins w:id="187" w:author="Microsoft Office User" w:date="2024-11-01T14:05:00Z">
        <w:r w:rsidR="00807677">
          <w:rPr>
            <w:rFonts w:ascii="Arial" w:hAnsi="Arial" w:cs="Arial"/>
            <w:color w:val="000000" w:themeColor="text1"/>
          </w:rPr>
          <w:t xml:space="preserve">yielded </w:t>
        </w:r>
      </w:ins>
      <w:ins w:id="188" w:author="Microsoft Office User" w:date="2024-11-01T09:46:00Z">
        <w:r w:rsidR="00DF0604">
          <w:rPr>
            <w:rFonts w:ascii="Arial" w:hAnsi="Arial" w:cs="Arial"/>
            <w:color w:val="000000" w:themeColor="text1"/>
          </w:rPr>
          <w:t>15 ASVs</w:t>
        </w:r>
      </w:ins>
      <w:ins w:id="189" w:author="Microsoft Office User" w:date="2024-11-01T09:47:00Z">
        <w:r w:rsidR="00DF0604">
          <w:rPr>
            <w:rFonts w:ascii="Arial" w:hAnsi="Arial" w:cs="Arial"/>
            <w:color w:val="000000" w:themeColor="text1"/>
          </w:rPr>
          <w:t xml:space="preserve"> that were most prevalent in mucus</w:t>
        </w:r>
      </w:ins>
      <w:ins w:id="190" w:author="Microsoft Office User" w:date="2024-11-01T09:46:00Z">
        <w:r w:rsidR="00DF0604">
          <w:rPr>
            <w:rFonts w:ascii="Arial" w:hAnsi="Arial" w:cs="Arial"/>
            <w:color w:val="000000" w:themeColor="text1"/>
          </w:rPr>
          <w:t xml:space="preserve">, 42 </w:t>
        </w:r>
      </w:ins>
      <w:ins w:id="191" w:author="Microsoft Office User" w:date="2024-11-01T09:47:00Z">
        <w:r w:rsidR="00DF0604">
          <w:rPr>
            <w:rFonts w:ascii="Arial" w:hAnsi="Arial" w:cs="Arial"/>
            <w:color w:val="000000" w:themeColor="text1"/>
          </w:rPr>
          <w:t>in tissue and 3 in skeleton. We then analyzed the</w:t>
        </w:r>
      </w:ins>
      <w:ins w:id="192" w:author="Microsoft Office User" w:date="2024-11-01T09:48:00Z">
        <w:r w:rsidR="00DF0604">
          <w:rPr>
            <w:rFonts w:ascii="Arial" w:hAnsi="Arial" w:cs="Arial"/>
            <w:color w:val="000000" w:themeColor="text1"/>
          </w:rPr>
          <w:t xml:space="preserve"> relative abundance of these</w:t>
        </w:r>
      </w:ins>
      <w:ins w:id="193" w:author="Microsoft Office User" w:date="2024-11-01T09:47:00Z">
        <w:r w:rsidR="00DF0604">
          <w:rPr>
            <w:rFonts w:ascii="Arial" w:hAnsi="Arial" w:cs="Arial"/>
            <w:color w:val="000000" w:themeColor="text1"/>
          </w:rPr>
          <w:t xml:space="preserve"> </w:t>
        </w:r>
      </w:ins>
      <w:ins w:id="194" w:author="Microsoft Office User" w:date="2024-11-01T09:49:00Z">
        <w:r w:rsidR="00DF0604">
          <w:rPr>
            <w:rFonts w:ascii="Arial" w:hAnsi="Arial" w:cs="Arial"/>
            <w:color w:val="000000" w:themeColor="text1"/>
          </w:rPr>
          <w:t xml:space="preserve">compartment-specific </w:t>
        </w:r>
      </w:ins>
      <w:ins w:id="195" w:author="Microsoft Office User" w:date="2024-11-01T09:47:00Z">
        <w:r w:rsidR="00DF0604">
          <w:rPr>
            <w:rFonts w:ascii="Arial" w:hAnsi="Arial" w:cs="Arial"/>
            <w:color w:val="000000" w:themeColor="text1"/>
          </w:rPr>
          <w:t xml:space="preserve">pools of </w:t>
        </w:r>
      </w:ins>
      <w:ins w:id="196" w:author="Microsoft Office User" w:date="2024-11-01T14:06:00Z">
        <w:r w:rsidR="00807677">
          <w:rPr>
            <w:rFonts w:ascii="Arial" w:hAnsi="Arial" w:cs="Arial"/>
            <w:i/>
            <w:iCs/>
            <w:color w:val="000000" w:themeColor="text1"/>
          </w:rPr>
          <w:t xml:space="preserve">Endozoicomonas </w:t>
        </w:r>
      </w:ins>
      <w:ins w:id="197" w:author="Microsoft Office User" w:date="2024-11-01T09:47:00Z">
        <w:r w:rsidR="00DF0604">
          <w:rPr>
            <w:rFonts w:ascii="Arial" w:hAnsi="Arial" w:cs="Arial"/>
            <w:color w:val="000000" w:themeColor="text1"/>
          </w:rPr>
          <w:t>ASVs separately to see which, if any</w:t>
        </w:r>
      </w:ins>
      <w:ins w:id="198" w:author="Microsoft Office User" w:date="2024-11-01T09:48:00Z">
        <w:r w:rsidR="00DF0604">
          <w:rPr>
            <w:rFonts w:ascii="Arial" w:hAnsi="Arial" w:cs="Arial"/>
            <w:color w:val="000000" w:themeColor="text1"/>
          </w:rPr>
          <w:t>,</w:t>
        </w:r>
      </w:ins>
      <w:ins w:id="199" w:author="Microsoft Office User" w:date="2024-11-01T09:47:00Z">
        <w:r w:rsidR="00DF0604">
          <w:rPr>
            <w:rFonts w:ascii="Arial" w:hAnsi="Arial" w:cs="Arial"/>
            <w:color w:val="000000" w:themeColor="text1"/>
          </w:rPr>
          <w:t xml:space="preserve"> would </w:t>
        </w:r>
      </w:ins>
      <w:ins w:id="200" w:author="Microsoft Office User" w:date="2024-11-01T09:48:00Z">
        <w:r w:rsidR="00DF0604">
          <w:rPr>
            <w:rFonts w:ascii="Arial" w:hAnsi="Arial" w:cs="Arial"/>
            <w:color w:val="000000" w:themeColor="text1"/>
          </w:rPr>
          <w:t>recapture associations</w:t>
        </w:r>
      </w:ins>
      <w:ins w:id="201" w:author="Microsoft Office User" w:date="2024-11-01T13:59:00Z">
        <w:r w:rsidR="00807677">
          <w:rPr>
            <w:rFonts w:ascii="Arial" w:hAnsi="Arial" w:cs="Arial"/>
            <w:color w:val="000000" w:themeColor="text1"/>
          </w:rPr>
          <w:t xml:space="preserve"> between genus </w:t>
        </w:r>
        <w:r w:rsidR="00807677">
          <w:rPr>
            <w:rFonts w:ascii="Arial" w:hAnsi="Arial" w:cs="Arial"/>
            <w:i/>
            <w:iCs/>
            <w:color w:val="000000" w:themeColor="text1"/>
          </w:rPr>
          <w:t xml:space="preserve">Endozoicomonas </w:t>
        </w:r>
        <w:r w:rsidR="00807677">
          <w:rPr>
            <w:rFonts w:ascii="Arial" w:hAnsi="Arial" w:cs="Arial"/>
            <w:color w:val="000000" w:themeColor="text1"/>
          </w:rPr>
          <w:t>and</w:t>
        </w:r>
      </w:ins>
      <w:ins w:id="202" w:author="Microsoft Office User" w:date="2024-11-01T09:49:00Z">
        <w:r w:rsidR="00DF0604">
          <w:rPr>
            <w:rFonts w:ascii="Arial" w:hAnsi="Arial" w:cs="Arial"/>
            <w:color w:val="000000" w:themeColor="text1"/>
          </w:rPr>
          <w:t xml:space="preserve"> host disease susceptibility</w:t>
        </w:r>
      </w:ins>
      <w:ins w:id="203" w:author="Microsoft Office User" w:date="2024-11-01T09:48:00Z">
        <w:r w:rsidR="00DF0604">
          <w:rPr>
            <w:rFonts w:ascii="Arial" w:hAnsi="Arial" w:cs="Arial"/>
            <w:color w:val="000000" w:themeColor="text1"/>
          </w:rPr>
          <w:t>.</w:t>
        </w:r>
      </w:ins>
      <w:ins w:id="204" w:author="Microsoft Office User" w:date="2024-11-01T09:49:00Z">
        <w:r w:rsidR="00DF0604">
          <w:rPr>
            <w:rFonts w:ascii="Arial" w:hAnsi="Arial" w:cs="Arial"/>
            <w:color w:val="000000" w:themeColor="text1"/>
          </w:rPr>
          <w:t xml:space="preserve"> </w:t>
        </w:r>
      </w:ins>
      <w:ins w:id="205" w:author="Microsoft Office User" w:date="2024-11-01T09:56:00Z">
        <w:r w:rsidR="0088066B">
          <w:rPr>
            <w:rFonts w:ascii="Arial" w:hAnsi="Arial" w:cs="Arial"/>
            <w:color w:val="000000" w:themeColor="text1"/>
          </w:rPr>
          <w:t xml:space="preserve">In this more nuanced analysis, the pool of mostly tissue-associated </w:t>
        </w:r>
        <w:r w:rsidR="0088066B">
          <w:rPr>
            <w:rFonts w:ascii="Arial" w:hAnsi="Arial" w:cs="Arial"/>
            <w:i/>
            <w:iCs/>
            <w:color w:val="000000" w:themeColor="text1"/>
          </w:rPr>
          <w:t xml:space="preserve">Endozoicomonas </w:t>
        </w:r>
      </w:ins>
      <w:ins w:id="206" w:author="Microsoft Office User" w:date="2024-11-01T09:57:00Z">
        <w:r w:rsidR="0088066B">
          <w:rPr>
            <w:rFonts w:ascii="Arial" w:hAnsi="Arial" w:cs="Arial"/>
            <w:color w:val="000000" w:themeColor="text1"/>
          </w:rPr>
          <w:t xml:space="preserve">ASVs </w:t>
        </w:r>
      </w:ins>
      <w:ins w:id="207" w:author="Microsoft Office User" w:date="2024-11-01T09:56:00Z">
        <w:r w:rsidR="0088066B">
          <w:rPr>
            <w:rFonts w:ascii="Arial" w:hAnsi="Arial" w:cs="Arial"/>
            <w:color w:val="000000" w:themeColor="text1"/>
          </w:rPr>
          <w:t xml:space="preserve">showed </w:t>
        </w:r>
      </w:ins>
      <w:ins w:id="208" w:author="Microsoft Office User" w:date="2024-11-01T09:57:00Z">
        <w:r w:rsidR="0088066B">
          <w:rPr>
            <w:rFonts w:ascii="Arial" w:hAnsi="Arial" w:cs="Arial"/>
            <w:color w:val="000000" w:themeColor="text1"/>
          </w:rPr>
          <w:t xml:space="preserve">strong </w:t>
        </w:r>
      </w:ins>
      <w:ins w:id="209" w:author="Microsoft Office User" w:date="2024-11-01T09:56:00Z">
        <w:r w:rsidR="0088066B">
          <w:rPr>
            <w:rFonts w:ascii="Arial" w:hAnsi="Arial" w:cs="Arial"/>
            <w:color w:val="000000" w:themeColor="text1"/>
          </w:rPr>
          <w:t xml:space="preserve">associations </w:t>
        </w:r>
      </w:ins>
      <w:ins w:id="210" w:author="Microsoft Office User" w:date="2024-11-01T09:57:00Z">
        <w:r w:rsidR="0088066B">
          <w:rPr>
            <w:rFonts w:ascii="Arial" w:hAnsi="Arial" w:cs="Arial"/>
            <w:color w:val="000000" w:themeColor="text1"/>
          </w:rPr>
          <w:t xml:space="preserve">with disease </w:t>
        </w:r>
      </w:ins>
      <w:ins w:id="211" w:author="Microsoft Office User" w:date="2024-11-01T09:58:00Z">
        <w:r w:rsidR="0088066B">
          <w:rPr>
            <w:rFonts w:ascii="Arial" w:hAnsi="Arial" w:cs="Arial"/>
            <w:color w:val="000000" w:themeColor="text1"/>
          </w:rPr>
          <w:t xml:space="preserve">susceptibility </w:t>
        </w:r>
      </w:ins>
      <w:ins w:id="212" w:author="Microsoft Office User" w:date="2024-11-01T09:56:00Z">
        <w:r w:rsidR="0088066B">
          <w:rPr>
            <w:rFonts w:ascii="Arial" w:hAnsi="Arial" w:cs="Arial"/>
            <w:color w:val="000000" w:themeColor="text1"/>
          </w:rPr>
          <w:t xml:space="preserve">(PGLS </w:t>
        </w:r>
      </w:ins>
      <w:ins w:id="213" w:author="Microsoft Office User" w:date="2024-11-01T09:59:00Z">
        <w:r w:rsidR="0088066B">
          <w:rPr>
            <w:rFonts w:ascii="Arial" w:hAnsi="Arial" w:cs="Arial"/>
            <w:color w:val="000000" w:themeColor="text1"/>
          </w:rPr>
          <w:t>R</w:t>
        </w:r>
        <w:r w:rsidR="0088066B">
          <w:rPr>
            <w:rFonts w:ascii="Arial" w:hAnsi="Arial" w:cs="Arial"/>
            <w:color w:val="000000" w:themeColor="text1"/>
            <w:vertAlign w:val="superscript"/>
          </w:rPr>
          <w:t>2</w:t>
        </w:r>
        <w:r w:rsidR="0088066B">
          <w:rPr>
            <w:rFonts w:ascii="Arial" w:hAnsi="Arial" w:cs="Arial"/>
            <w:color w:val="000000" w:themeColor="text1"/>
          </w:rPr>
          <w:t xml:space="preserve"> = 0.31 </w:t>
        </w:r>
      </w:ins>
      <w:ins w:id="214" w:author="Microsoft Office User" w:date="2024-11-01T09:56:00Z">
        <w:r w:rsidR="0088066B" w:rsidRPr="0088066B">
          <w:rPr>
            <w:rFonts w:ascii="Arial" w:hAnsi="Arial" w:cs="Arial"/>
            <w:color w:val="000000" w:themeColor="text1"/>
          </w:rPr>
          <w:t>p</w:t>
        </w:r>
        <w:r w:rsidR="0088066B">
          <w:rPr>
            <w:rFonts w:ascii="Arial" w:hAnsi="Arial" w:cs="Arial"/>
            <w:color w:val="000000" w:themeColor="text1"/>
          </w:rPr>
          <w:t xml:space="preserve"> = </w:t>
        </w:r>
        <w:r w:rsidR="0088066B" w:rsidRPr="0088066B">
          <w:rPr>
            <w:rFonts w:ascii="Arial" w:hAnsi="Arial" w:cs="Arial"/>
            <w:color w:val="000000" w:themeColor="text1"/>
          </w:rPr>
          <w:t>0.000</w:t>
        </w:r>
      </w:ins>
      <w:ins w:id="215" w:author="Microsoft Office User" w:date="2024-11-01T09:57:00Z">
        <w:r w:rsidR="0088066B">
          <w:rPr>
            <w:rFonts w:ascii="Arial" w:hAnsi="Arial" w:cs="Arial"/>
            <w:color w:val="000000" w:themeColor="text1"/>
          </w:rPr>
          <w:t xml:space="preserve">2, FDR q = </w:t>
        </w:r>
        <w:r w:rsidR="0088066B" w:rsidRPr="0088066B">
          <w:rPr>
            <w:rFonts w:ascii="Arial" w:hAnsi="Arial" w:cs="Arial"/>
            <w:color w:val="000000" w:themeColor="text1"/>
          </w:rPr>
          <w:t>0.0005</w:t>
        </w:r>
      </w:ins>
      <w:ins w:id="216" w:author="Microsoft Office User" w:date="2024-11-01T09:58:00Z">
        <w:r w:rsidR="0088066B">
          <w:rPr>
            <w:rFonts w:ascii="Arial" w:hAnsi="Arial" w:cs="Arial"/>
            <w:color w:val="000000" w:themeColor="text1"/>
          </w:rPr>
          <w:t>), while mostly mucus or skeleton-associated ASVs showed no association with disea</w:t>
        </w:r>
      </w:ins>
      <w:ins w:id="217" w:author="Microsoft Office User" w:date="2024-11-01T10:01:00Z">
        <w:r w:rsidR="0088066B">
          <w:rPr>
            <w:rFonts w:ascii="Arial" w:hAnsi="Arial" w:cs="Arial"/>
            <w:color w:val="000000" w:themeColor="text1"/>
          </w:rPr>
          <w:t>se</w:t>
        </w:r>
      </w:ins>
      <w:ins w:id="218" w:author="Microsoft Office User" w:date="2024-11-01T09:58:00Z">
        <w:r w:rsidR="0088066B">
          <w:rPr>
            <w:rFonts w:ascii="Arial" w:hAnsi="Arial" w:cs="Arial"/>
            <w:color w:val="000000" w:themeColor="text1"/>
          </w:rPr>
          <w:t xml:space="preserve"> (PGLS, </w:t>
        </w:r>
      </w:ins>
      <w:ins w:id="219" w:author="Microsoft Office User" w:date="2024-11-01T09:59:00Z">
        <w:r w:rsidR="0088066B">
          <w:rPr>
            <w:rFonts w:ascii="Arial" w:hAnsi="Arial" w:cs="Arial"/>
            <w:color w:val="000000" w:themeColor="text1"/>
          </w:rPr>
          <w:t xml:space="preserve">mucus </w:t>
        </w:r>
      </w:ins>
      <w:ins w:id="220" w:author="Microsoft Office User" w:date="2024-11-01T10:00:00Z">
        <w:r w:rsidR="0088066B">
          <w:rPr>
            <w:rFonts w:ascii="Arial" w:hAnsi="Arial" w:cs="Arial"/>
            <w:color w:val="000000" w:themeColor="text1"/>
          </w:rPr>
          <w:t>R</w:t>
        </w:r>
        <w:r w:rsidR="0088066B">
          <w:rPr>
            <w:rFonts w:ascii="Arial" w:hAnsi="Arial" w:cs="Arial"/>
            <w:color w:val="000000" w:themeColor="text1"/>
            <w:vertAlign w:val="superscript"/>
          </w:rPr>
          <w:t>2</w:t>
        </w:r>
        <w:r w:rsidR="0088066B">
          <w:rPr>
            <w:rFonts w:ascii="Arial" w:hAnsi="Arial" w:cs="Arial"/>
            <w:color w:val="000000" w:themeColor="text1"/>
            <w:vertAlign w:val="superscript"/>
          </w:rPr>
          <w:t xml:space="preserve"> </w:t>
        </w:r>
        <w:r w:rsidR="0088066B">
          <w:rPr>
            <w:rFonts w:ascii="Arial" w:hAnsi="Arial" w:cs="Arial"/>
            <w:color w:val="000000" w:themeColor="text1"/>
          </w:rPr>
          <w:t xml:space="preserve">= </w:t>
        </w:r>
      </w:ins>
      <w:ins w:id="221" w:author="Microsoft Office User" w:date="2024-11-01T10:04:00Z">
        <w:r w:rsidR="0088066B" w:rsidRPr="0088066B">
          <w:rPr>
            <w:rFonts w:ascii="Arial" w:hAnsi="Arial" w:cs="Arial"/>
            <w:color w:val="000000" w:themeColor="text1"/>
          </w:rPr>
          <w:t>0.02</w:t>
        </w:r>
        <w:r w:rsidR="0088066B">
          <w:rPr>
            <w:rFonts w:ascii="Arial" w:hAnsi="Arial" w:cs="Arial"/>
            <w:color w:val="000000" w:themeColor="text1"/>
          </w:rPr>
          <w:t>,</w:t>
        </w:r>
      </w:ins>
      <w:ins w:id="222" w:author="Microsoft Office User" w:date="2024-11-01T09:58:00Z">
        <w:r w:rsidR="0088066B">
          <w:rPr>
            <w:rFonts w:ascii="Arial" w:hAnsi="Arial" w:cs="Arial"/>
            <w:color w:val="000000" w:themeColor="text1"/>
          </w:rPr>
          <w:t xml:space="preserve"> p = </w:t>
        </w:r>
      </w:ins>
      <w:ins w:id="223" w:author="Microsoft Office User" w:date="2024-11-01T10:00:00Z">
        <w:r w:rsidR="0088066B">
          <w:rPr>
            <w:rFonts w:ascii="Arial" w:hAnsi="Arial" w:cs="Arial"/>
            <w:color w:val="000000" w:themeColor="text1"/>
          </w:rPr>
          <w:t>0.37, q = 0.56</w:t>
        </w:r>
      </w:ins>
      <w:ins w:id="224" w:author="Microsoft Office User" w:date="2024-11-01T10:01:00Z">
        <w:r w:rsidR="0088066B">
          <w:rPr>
            <w:rFonts w:ascii="Arial" w:hAnsi="Arial" w:cs="Arial"/>
            <w:color w:val="000000" w:themeColor="text1"/>
          </w:rPr>
          <w:t xml:space="preserve">; skeleton </w:t>
        </w:r>
      </w:ins>
      <w:ins w:id="225" w:author="Microsoft Office User" w:date="2024-11-01T10:02:00Z">
        <w:r w:rsidR="0088066B">
          <w:rPr>
            <w:rFonts w:ascii="Arial" w:hAnsi="Arial" w:cs="Arial"/>
            <w:color w:val="000000" w:themeColor="text1"/>
          </w:rPr>
          <w:t xml:space="preserve">p = </w:t>
        </w:r>
        <w:r w:rsidR="0088066B" w:rsidRPr="0088066B">
          <w:rPr>
            <w:rFonts w:ascii="Arial" w:hAnsi="Arial" w:cs="Arial"/>
            <w:color w:val="000000" w:themeColor="text1"/>
          </w:rPr>
          <w:t>0.57</w:t>
        </w:r>
      </w:ins>
      <w:ins w:id="226" w:author="Microsoft Office User" w:date="2024-11-01T10:00:00Z">
        <w:r w:rsidR="0088066B">
          <w:rPr>
            <w:rFonts w:ascii="Arial" w:hAnsi="Arial" w:cs="Arial"/>
            <w:color w:val="000000" w:themeColor="text1"/>
          </w:rPr>
          <w:t>)</w:t>
        </w:r>
      </w:ins>
      <w:ins w:id="227" w:author="Microsoft Office User" w:date="2024-11-01T10:07:00Z">
        <w:r w:rsidR="00961D00">
          <w:rPr>
            <w:rFonts w:ascii="Arial" w:hAnsi="Arial" w:cs="Arial"/>
            <w:color w:val="000000" w:themeColor="text1"/>
          </w:rPr>
          <w:t>.</w:t>
        </w:r>
      </w:ins>
      <w:ins w:id="228" w:author="Microsoft Office User" w:date="2024-11-01T14:06:00Z">
        <w:r w:rsidR="00807677">
          <w:rPr>
            <w:rFonts w:ascii="Arial" w:hAnsi="Arial" w:cs="Arial"/>
            <w:color w:val="000000" w:themeColor="text1"/>
          </w:rPr>
          <w:t xml:space="preserve"> Thus, associations between </w:t>
        </w:r>
        <w:r w:rsidR="00807677">
          <w:rPr>
            <w:rFonts w:ascii="Arial" w:hAnsi="Arial" w:cs="Arial"/>
            <w:i/>
            <w:iCs/>
            <w:color w:val="000000" w:themeColor="text1"/>
          </w:rPr>
          <w:t xml:space="preserve">Endozoicomonas </w:t>
        </w:r>
        <w:r w:rsidR="00807677">
          <w:rPr>
            <w:rFonts w:ascii="Arial" w:hAnsi="Arial" w:cs="Arial"/>
            <w:color w:val="000000" w:themeColor="text1"/>
          </w:rPr>
          <w:t>relative abundance in mucus</w:t>
        </w:r>
      </w:ins>
      <w:ins w:id="229" w:author="Microsoft Office User" w:date="2024-11-01T10:07:00Z">
        <w:r w:rsidR="00961D00">
          <w:rPr>
            <w:rFonts w:ascii="Arial" w:hAnsi="Arial" w:cs="Arial"/>
            <w:color w:val="000000" w:themeColor="text1"/>
          </w:rPr>
          <w:t xml:space="preserve"> </w:t>
        </w:r>
      </w:ins>
      <w:ins w:id="230" w:author="Microsoft Office User" w:date="2024-11-01T14:07:00Z">
        <w:r w:rsidR="00807677">
          <w:rPr>
            <w:rFonts w:ascii="Arial" w:hAnsi="Arial" w:cs="Arial"/>
            <w:color w:val="000000" w:themeColor="text1"/>
          </w:rPr>
          <w:t xml:space="preserve">and coral disease susceptibility appear to derive from ASVs that </w:t>
        </w:r>
      </w:ins>
      <w:ins w:id="231" w:author="Microsoft Office User" w:date="2024-11-01T14:25:00Z">
        <w:r w:rsidR="009E267C">
          <w:rPr>
            <w:rFonts w:ascii="Arial" w:hAnsi="Arial" w:cs="Arial"/>
            <w:color w:val="000000" w:themeColor="text1"/>
          </w:rPr>
          <w:t xml:space="preserve">have highest relative abundance </w:t>
        </w:r>
      </w:ins>
      <w:ins w:id="232" w:author="Microsoft Office User" w:date="2024-11-01T14:07:00Z">
        <w:r w:rsidR="00807677">
          <w:rPr>
            <w:rFonts w:ascii="Arial" w:hAnsi="Arial" w:cs="Arial"/>
            <w:color w:val="000000" w:themeColor="text1"/>
          </w:rPr>
          <w:t>in bulk tissue samples</w:t>
        </w:r>
      </w:ins>
      <w:ins w:id="233" w:author="Microsoft Office User" w:date="2024-11-01T14:19:00Z">
        <w:r w:rsidR="009E267C">
          <w:rPr>
            <w:rFonts w:ascii="Arial" w:hAnsi="Arial" w:cs="Arial"/>
            <w:color w:val="000000" w:themeColor="text1"/>
          </w:rPr>
          <w:t>,</w:t>
        </w:r>
      </w:ins>
      <w:ins w:id="234" w:author="Microsoft Office User" w:date="2024-11-01T14:25:00Z">
        <w:r w:rsidR="009E267C">
          <w:rPr>
            <w:rFonts w:ascii="Arial" w:hAnsi="Arial" w:cs="Arial"/>
            <w:color w:val="000000" w:themeColor="text1"/>
          </w:rPr>
          <w:t xml:space="preserve"> but appear in mucus at lower relative abundance</w:t>
        </w:r>
      </w:ins>
      <w:ins w:id="235" w:author="Microsoft Office User" w:date="2024-11-01T14:26:00Z">
        <w:r w:rsidR="009E267C">
          <w:rPr>
            <w:rFonts w:ascii="Arial" w:hAnsi="Arial" w:cs="Arial"/>
            <w:color w:val="000000" w:themeColor="text1"/>
          </w:rPr>
          <w:t xml:space="preserve"> – consistent with evidence from fluorescence imaging showing </w:t>
        </w:r>
        <w:r w:rsidR="009E267C">
          <w:rPr>
            <w:rFonts w:ascii="Arial" w:hAnsi="Arial" w:cs="Arial"/>
            <w:i/>
            <w:iCs/>
            <w:color w:val="000000" w:themeColor="text1"/>
          </w:rPr>
          <w:t>Endozoicomonas</w:t>
        </w:r>
      </w:ins>
      <w:ins w:id="236" w:author="Microsoft Office User" w:date="2024-11-01T14:27:00Z">
        <w:r w:rsidR="009E267C">
          <w:rPr>
            <w:rFonts w:ascii="Arial" w:hAnsi="Arial" w:cs="Arial"/>
            <w:i/>
            <w:iCs/>
            <w:color w:val="000000" w:themeColor="text1"/>
          </w:rPr>
          <w:t xml:space="preserve"> </w:t>
        </w:r>
        <w:r w:rsidR="009E267C">
          <w:rPr>
            <w:rFonts w:ascii="Arial" w:hAnsi="Arial" w:cs="Arial"/>
            <w:color w:val="000000" w:themeColor="text1"/>
          </w:rPr>
          <w:t xml:space="preserve">aggregates </w:t>
        </w:r>
      </w:ins>
      <w:ins w:id="237" w:author="Microsoft Office User" w:date="2024-11-01T14:26:00Z">
        <w:r w:rsidR="009E267C">
          <w:rPr>
            <w:rFonts w:ascii="Arial" w:hAnsi="Arial" w:cs="Arial"/>
            <w:color w:val="000000" w:themeColor="text1"/>
          </w:rPr>
          <w:t>within multiple</w:t>
        </w:r>
      </w:ins>
      <w:ins w:id="238" w:author="Microsoft Office User" w:date="2024-11-01T14:27:00Z">
        <w:r w:rsidR="009E267C">
          <w:rPr>
            <w:rFonts w:ascii="Arial" w:hAnsi="Arial" w:cs="Arial"/>
            <w:color w:val="000000" w:themeColor="text1"/>
          </w:rPr>
          <w:t xml:space="preserve"> coral</w:t>
        </w:r>
      </w:ins>
      <w:ins w:id="239" w:author="Microsoft Office User" w:date="2024-11-01T14:43:00Z">
        <w:r w:rsidR="005C3A0C">
          <w:rPr>
            <w:rFonts w:ascii="Arial" w:hAnsi="Arial" w:cs="Arial"/>
            <w:color w:val="000000" w:themeColor="text1"/>
          </w:rPr>
          <w:t xml:space="preserve"> tissues</w:t>
        </w:r>
      </w:ins>
      <w:ins w:id="240" w:author="Microsoft Office User" w:date="2024-11-01T14:27:00Z">
        <w:r w:rsidR="009E267C">
          <w:rPr>
            <w:rFonts w:ascii="Arial" w:hAnsi="Arial" w:cs="Arial"/>
            <w:color w:val="000000" w:themeColor="text1"/>
          </w:rPr>
          <w:t>, including tentacles, m</w:t>
        </w:r>
      </w:ins>
      <w:ins w:id="241" w:author="Microsoft Office User" w:date="2024-11-01T14:28:00Z">
        <w:r w:rsidR="009E267C">
          <w:rPr>
            <w:rFonts w:ascii="Arial" w:hAnsi="Arial" w:cs="Arial"/>
            <w:color w:val="000000" w:themeColor="text1"/>
          </w:rPr>
          <w:t>esenteri</w:t>
        </w:r>
      </w:ins>
      <w:ins w:id="242" w:author="Microsoft Office User" w:date="2024-11-01T15:02:00Z">
        <w:r w:rsidR="004408E5">
          <w:rPr>
            <w:rFonts w:ascii="Arial" w:hAnsi="Arial" w:cs="Arial"/>
            <w:color w:val="000000" w:themeColor="text1"/>
          </w:rPr>
          <w:t>es</w:t>
        </w:r>
      </w:ins>
      <w:ins w:id="243" w:author="Microsoft Office User" w:date="2024-11-01T14:28:00Z">
        <w:r w:rsidR="009E267C">
          <w:rPr>
            <w:rFonts w:ascii="Arial" w:hAnsi="Arial" w:cs="Arial"/>
            <w:color w:val="000000" w:themeColor="text1"/>
          </w:rPr>
          <w:t xml:space="preserve">, </w:t>
        </w:r>
      </w:ins>
      <w:ins w:id="244" w:author="Microsoft Office User" w:date="2024-11-01T14:30:00Z">
        <w:r w:rsidR="00F126F5">
          <w:rPr>
            <w:rFonts w:ascii="Arial" w:hAnsi="Arial" w:cs="Arial"/>
            <w:color w:val="000000" w:themeColor="text1"/>
          </w:rPr>
          <w:t xml:space="preserve">and </w:t>
        </w:r>
      </w:ins>
      <w:ins w:id="245" w:author="Microsoft Office User" w:date="2024-11-01T14:28:00Z">
        <w:r w:rsidR="009E267C">
          <w:rPr>
            <w:rFonts w:ascii="Arial" w:hAnsi="Arial" w:cs="Arial"/>
            <w:color w:val="000000" w:themeColor="text1"/>
          </w:rPr>
          <w:t>calicodermis</w:t>
        </w:r>
      </w:ins>
      <w:r w:rsidR="00F126F5">
        <w:rPr>
          <w:rFonts w:ascii="Arial" w:hAnsi="Arial" w:cs="Arial"/>
          <w:color w:val="000000" w:themeColor="text1"/>
        </w:rPr>
        <w:fldChar w:fldCharType="begin"/>
      </w:r>
      <w:r w:rsidR="00F126F5">
        <w:rPr>
          <w:rFonts w:ascii="Arial" w:hAnsi="Arial" w:cs="Arial"/>
          <w:color w:val="000000" w:themeColor="text1"/>
        </w:rPr>
        <w:instrText xml:space="preserve"> ADDIN ZOTERO_ITEM CSL_CITATION {"citationID":"m4O6dPT9","properties":{"formattedCitation":"\\super 41\\nosupersub{}","plainCitation":"41","noteIndex":0},"citationItems":[{"id":1116,"uris":["http://zotero.org/users/4235445/items/UCIUMHJ8"],"itemData":{"id":1116,"type":"article-journal","abstract":"Bacterial diversity associated with corals has been studied extensively, however, localization of bacterial associations within the holobiont is still poorly resolved. Here we provide novel insight into the localization of coral-associated microbial aggregates (CAMAs) within tissues of the coral Acropora hyacinthus. In total, 318 and 308 CAMAs were characterized via histological and fluorescent in situ hybridization (FISH) approaches respectively, and shown to be distributed extensively throughout coral tissues collected from five sites in Japan and Australia. The densities of CAMAs within the tissues were negatively correlated with the distance from the coastline (i.e. lowest densities at offshore sites). CAMAs were randomly distributed across the six coral tissue regions investigated. Within each CAMA, bacterial cells had similar morphological characteristics, but bacterial morphologies varied among CAMAs, with at least five distinct types identified. Identifying the location of microorganisms associated with the coral host is a prerequisite for understanding their contributions to fitness. Localization of tissue-specific communities housed within CAMAs is particularly important, as these communities are potentially important contributors to vital metabolic functions of the holobiont.","container-title":"Scientific Reports","DOI":"10.1038/s41598-019-49651-7","ISSN":"2045-2322","issue":"1","journalAbbreviation":"Sci Rep","language":"en","license":"2019 The Author(s)","note":"number: 1\npublisher: Nature Publishing Group","page":"14662","source":"www.nature.com","title":"Characterization of coral-associated microbial aggregates (CAMAs) within tissues of the coral Acropora hyacinthus","volume":"9","author":[{"family":"Wada","given":"Naohisa"},{"family":"Ishimochi","given":"Mizuki"},{"family":"Matsui","given":"Taeko"},{"family":"Pollock","given":"F. Joseph"},{"family":"Tang","given":"Sen-Lin"},{"family":"Ainsworth","given":"Tracy D."},{"family":"Willis","given":"Bette L."},{"family":"Mano","given":"Nobuhiro"},{"family":"Bourne","given":"David G."}],"issued":{"date-parts":[["2019",10,10]]}}}],"schema":"https://github.com/citation-style-language/schema/raw/master/csl-citation.json"} </w:instrText>
      </w:r>
      <w:r w:rsidR="00F126F5">
        <w:rPr>
          <w:rFonts w:ascii="Arial" w:hAnsi="Arial" w:cs="Arial"/>
          <w:color w:val="000000" w:themeColor="text1"/>
        </w:rPr>
        <w:fldChar w:fldCharType="separate"/>
      </w:r>
      <w:r w:rsidR="00F126F5" w:rsidRPr="00F126F5">
        <w:rPr>
          <w:rFonts w:ascii="Arial" w:hAnsi="Arial" w:cs="Arial"/>
          <w:color w:val="000000"/>
          <w:vertAlign w:val="superscript"/>
        </w:rPr>
        <w:t>41</w:t>
      </w:r>
      <w:r w:rsidR="00F126F5">
        <w:rPr>
          <w:rFonts w:ascii="Arial" w:hAnsi="Arial" w:cs="Arial"/>
          <w:color w:val="000000" w:themeColor="text1"/>
        </w:rPr>
        <w:fldChar w:fldCharType="end"/>
      </w:r>
      <w:ins w:id="246" w:author="Microsoft Office User" w:date="2024-11-01T16:07:00Z">
        <w:r w:rsidR="00CF248A">
          <w:rPr>
            <w:rFonts w:ascii="Arial" w:hAnsi="Arial" w:cs="Arial"/>
            <w:color w:val="000000" w:themeColor="text1"/>
          </w:rPr>
          <w:t xml:space="preserve">, </w:t>
        </w:r>
      </w:ins>
      <w:ins w:id="247" w:author="Microsoft Office User" w:date="2024-11-01T16:10:00Z">
        <w:r w:rsidR="00CF248A">
          <w:rPr>
            <w:rFonts w:ascii="Arial" w:hAnsi="Arial" w:cs="Arial"/>
            <w:color w:val="000000" w:themeColor="text1"/>
          </w:rPr>
          <w:t xml:space="preserve">but </w:t>
        </w:r>
      </w:ins>
      <w:ins w:id="248" w:author="Microsoft Office User" w:date="2024-11-01T16:09:00Z">
        <w:r w:rsidR="00CF248A">
          <w:rPr>
            <w:rFonts w:ascii="Arial" w:hAnsi="Arial" w:cs="Arial"/>
            <w:color w:val="000000" w:themeColor="text1"/>
          </w:rPr>
          <w:t xml:space="preserve">very low relative abundances </w:t>
        </w:r>
      </w:ins>
      <w:ins w:id="249" w:author="Microsoft Office User" w:date="2024-11-01T16:08:00Z">
        <w:r w:rsidR="00CF248A">
          <w:rPr>
            <w:rFonts w:ascii="Arial" w:hAnsi="Arial" w:cs="Arial"/>
            <w:color w:val="000000" w:themeColor="text1"/>
          </w:rPr>
          <w:t xml:space="preserve">of </w:t>
        </w:r>
      </w:ins>
      <w:ins w:id="250" w:author="Microsoft Office User" w:date="2024-11-01T16:09:00Z">
        <w:r w:rsidR="00CF248A">
          <w:rPr>
            <w:rFonts w:ascii="Arial" w:hAnsi="Arial" w:cs="Arial"/>
            <w:i/>
            <w:iCs/>
            <w:color w:val="000000" w:themeColor="text1"/>
          </w:rPr>
          <w:t xml:space="preserve">Endozoicomonas </w:t>
        </w:r>
        <w:r w:rsidR="00CF248A">
          <w:rPr>
            <w:rFonts w:ascii="Arial" w:hAnsi="Arial" w:cs="Arial"/>
            <w:color w:val="000000" w:themeColor="text1"/>
          </w:rPr>
          <w:t xml:space="preserve">in </w:t>
        </w:r>
      </w:ins>
      <w:ins w:id="251" w:author="Microsoft Office User" w:date="2024-11-01T16:10:00Z">
        <w:r w:rsidR="00CF248A">
          <w:rPr>
            <w:rFonts w:ascii="Arial" w:hAnsi="Arial" w:cs="Arial"/>
            <w:color w:val="000000" w:themeColor="text1"/>
          </w:rPr>
          <w:t xml:space="preserve">recent microscale sampling </w:t>
        </w:r>
      </w:ins>
      <w:ins w:id="252" w:author="Microsoft Office User" w:date="2024-11-01T16:09:00Z">
        <w:r w:rsidR="00CF248A">
          <w:rPr>
            <w:rFonts w:ascii="Arial" w:hAnsi="Arial" w:cs="Arial"/>
            <w:color w:val="000000" w:themeColor="text1"/>
          </w:rPr>
          <w:t xml:space="preserve">of the luminal contents of </w:t>
        </w:r>
      </w:ins>
      <w:ins w:id="253" w:author="Microsoft Office User" w:date="2024-11-01T16:08:00Z">
        <w:r w:rsidR="00CF248A">
          <w:rPr>
            <w:rFonts w:ascii="Arial" w:hAnsi="Arial" w:cs="Arial"/>
            <w:color w:val="000000" w:themeColor="text1"/>
          </w:rPr>
          <w:t>coral gast</w:t>
        </w:r>
      </w:ins>
      <w:ins w:id="254" w:author="Microsoft Office User" w:date="2024-11-01T16:09:00Z">
        <w:r w:rsidR="00CF248A">
          <w:rPr>
            <w:rFonts w:ascii="Arial" w:hAnsi="Arial" w:cs="Arial"/>
            <w:color w:val="000000" w:themeColor="text1"/>
          </w:rPr>
          <w:t>roventricular cavities</w:t>
        </w:r>
      </w:ins>
      <w:r w:rsidR="00CF248A">
        <w:rPr>
          <w:rFonts w:ascii="Arial" w:hAnsi="Arial" w:cs="Arial"/>
          <w:color w:val="000000" w:themeColor="text1"/>
        </w:rPr>
        <w:fldChar w:fldCharType="begin"/>
      </w:r>
      <w:r w:rsidR="00CF248A">
        <w:rPr>
          <w:rFonts w:ascii="Arial" w:hAnsi="Arial" w:cs="Arial"/>
          <w:color w:val="000000" w:themeColor="text1"/>
        </w:rPr>
        <w:instrText xml:space="preserve"> ADDIN ZOTERO_ITEM CSL_CITATION {"citationID":"w64q0sL1","properties":{"formattedCitation":"\\super 42\\nosupersub{}","plainCitation":"42","noteIndex":0},"citationItems":[{"id":2293,"uris":["http://zotero.org/groups/5558314/items/JYLV3TRR"],"itemData":{"id":2293,"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instrText>
      </w:r>
      <w:r w:rsidR="00CF248A">
        <w:rPr>
          <w:rFonts w:ascii="Arial" w:hAnsi="Arial" w:cs="Arial"/>
          <w:color w:val="000000" w:themeColor="text1"/>
        </w:rPr>
        <w:fldChar w:fldCharType="separate"/>
      </w:r>
      <w:r w:rsidR="00CF248A" w:rsidRPr="00CF248A">
        <w:rPr>
          <w:rFonts w:ascii="Arial" w:hAnsi="Arial" w:cs="Arial"/>
          <w:color w:val="000000"/>
          <w:vertAlign w:val="superscript"/>
        </w:rPr>
        <w:t>42</w:t>
      </w:r>
      <w:r w:rsidR="00CF248A">
        <w:rPr>
          <w:rFonts w:ascii="Arial" w:hAnsi="Arial" w:cs="Arial"/>
          <w:color w:val="000000" w:themeColor="text1"/>
        </w:rPr>
        <w:fldChar w:fldCharType="end"/>
      </w:r>
      <w:r w:rsidR="00CF248A">
        <w:rPr>
          <w:rFonts w:ascii="Arial" w:hAnsi="Arial" w:cs="Arial"/>
          <w:color w:val="000000" w:themeColor="text1"/>
        </w:rPr>
        <w:t xml:space="preserve"> </w:t>
      </w:r>
      <w:ins w:id="255" w:author="Microsoft Office User" w:date="2024-11-01T14:30:00Z">
        <w:r w:rsidR="00F126F5">
          <w:rPr>
            <w:rFonts w:ascii="Arial" w:hAnsi="Arial" w:cs="Arial"/>
            <w:color w:val="000000" w:themeColor="text1"/>
          </w:rPr>
          <w:t>.</w:t>
        </w:r>
      </w:ins>
      <w:ins w:id="256" w:author="Microsoft Office User" w:date="2024-11-01T14:28:00Z">
        <w:r w:rsidR="009E267C">
          <w:rPr>
            <w:rFonts w:ascii="Arial" w:hAnsi="Arial" w:cs="Arial"/>
            <w:color w:val="000000" w:themeColor="text1"/>
          </w:rPr>
          <w:t xml:space="preserve"> </w:t>
        </w:r>
      </w:ins>
    </w:p>
    <w:p w14:paraId="4A8AC6C8" w14:textId="77777777" w:rsidR="009E267C" w:rsidRDefault="009E267C" w:rsidP="00DF0604">
      <w:pPr>
        <w:pStyle w:val="HTMLPreformatted"/>
        <w:shd w:val="clear" w:color="auto" w:fill="FFFFFF"/>
        <w:wordWrap w:val="0"/>
        <w:textAlignment w:val="baseline"/>
        <w:rPr>
          <w:ins w:id="257" w:author="Microsoft Office User" w:date="2024-11-01T14:25:00Z"/>
          <w:rFonts w:ascii="Arial" w:hAnsi="Arial" w:cs="Arial"/>
          <w:color w:val="000000" w:themeColor="text1"/>
        </w:rPr>
      </w:pPr>
    </w:p>
    <w:p w14:paraId="20DEED46" w14:textId="791A150A" w:rsidR="008A1949" w:rsidRDefault="008A1949" w:rsidP="00C96F29">
      <w:pPr>
        <w:pStyle w:val="NormalWeb"/>
        <w:rPr>
          <w:ins w:id="258" w:author="Microsoft Office User" w:date="2024-11-01T09:38:00Z"/>
          <w:rFonts w:ascii="Arial" w:hAnsi="Arial" w:cs="Arial"/>
          <w:color w:val="000000" w:themeColor="text1"/>
          <w:sz w:val="20"/>
          <w:szCs w:val="20"/>
        </w:rPr>
      </w:pPr>
    </w:p>
    <w:p w14:paraId="5DAE3DF4" w14:textId="27830502" w:rsidR="00F34013" w:rsidRPr="00C96F29" w:rsidDel="00A143DC" w:rsidRDefault="00F34013" w:rsidP="00C96F29">
      <w:pPr>
        <w:pStyle w:val="NormalWeb"/>
        <w:rPr>
          <w:del w:id="259" w:author="Microsoft Office User" w:date="2024-11-01T13:05:00Z"/>
          <w:rPrChange w:id="260" w:author="Microsoft Office User" w:date="2024-10-29T09:47:00Z">
            <w:rPr>
              <w:del w:id="261" w:author="Microsoft Office User" w:date="2024-11-01T13:05:00Z"/>
              <w:rFonts w:ascii="Arial" w:eastAsia="Times New Roman" w:hAnsi="Arial" w:cs="Arial"/>
              <w:color w:val="000000" w:themeColor="text1"/>
              <w:sz w:val="20"/>
              <w:szCs w:val="20"/>
            </w:rPr>
          </w:rPrChange>
        </w:rPr>
        <w:pPrChange w:id="262" w:author="Microsoft Office User" w:date="2024-10-29T09:47:00Z">
          <w:pPr/>
        </w:pPrChange>
      </w:pP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75C2272B"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findings of positive correlations between </w:t>
      </w:r>
      <w:ins w:id="263" w:author="Microsoft Office User" w:date="2024-11-01T14:00:00Z">
        <w:r w:rsidR="00807677">
          <w:rPr>
            <w:rFonts w:ascii="Arial" w:eastAsia="Times New Roman" w:hAnsi="Arial" w:cs="Arial"/>
            <w:sz w:val="20"/>
            <w:szCs w:val="20"/>
          </w:rPr>
          <w:t xml:space="preserve">tissue-associated </w:t>
        </w:r>
      </w:ins>
      <w:r w:rsidRPr="00961490">
        <w:rPr>
          <w:rFonts w:ascii="Arial" w:eastAsia="Times New Roman" w:hAnsi="Arial" w:cs="Arial"/>
          <w:i/>
          <w:sz w:val="20"/>
          <w:szCs w:val="20"/>
        </w:rPr>
        <w:t>Endozoicomonas</w:t>
      </w:r>
      <w:ins w:id="264" w:author="Microsoft Office User" w:date="2024-11-01T14:00:00Z">
        <w:r w:rsidR="00807677">
          <w:rPr>
            <w:rFonts w:ascii="Arial" w:eastAsia="Times New Roman" w:hAnsi="Arial" w:cs="Arial"/>
            <w:i/>
            <w:sz w:val="20"/>
            <w:szCs w:val="20"/>
          </w:rPr>
          <w:t xml:space="preserve"> </w:t>
        </w:r>
        <w:r w:rsidR="00807677">
          <w:rPr>
            <w:rFonts w:ascii="Arial" w:eastAsia="Times New Roman" w:hAnsi="Arial" w:cs="Arial"/>
            <w:iCs/>
            <w:sz w:val="20"/>
            <w:szCs w:val="20"/>
          </w:rPr>
          <w:t>populations</w:t>
        </w:r>
      </w:ins>
      <w:r w:rsidRPr="00961490">
        <w:rPr>
          <w:rFonts w:ascii="Arial" w:eastAsia="Times New Roman" w:hAnsi="Arial" w:cs="Arial"/>
          <w:i/>
          <w:sz w:val="20"/>
          <w:szCs w:val="20"/>
        </w:rPr>
        <w:t xml:space="preserve">, </w:t>
      </w:r>
      <w:r w:rsidRPr="00961490">
        <w:rPr>
          <w:rFonts w:ascii="Arial" w:eastAsia="Times New Roman" w:hAnsi="Arial" w:cs="Arial"/>
          <w:sz w:val="20"/>
          <w:szCs w:val="20"/>
        </w:rPr>
        <w:t>host growth rate, and host disease susceptibility documented in this study complement and contextualize much of the ongoing work on the mechanisms underlying proposed coral-</w:t>
      </w:r>
      <w:r w:rsidRPr="00961490">
        <w:rPr>
          <w:rFonts w:ascii="Arial" w:eastAsia="Times New Roman" w:hAnsi="Arial" w:cs="Arial"/>
          <w:i/>
          <w:sz w:val="20"/>
          <w:szCs w:val="20"/>
        </w:rPr>
        <w:lastRenderedPageBreak/>
        <w:t xml:space="preserve">Endozoicomonas </w:t>
      </w:r>
      <w:r w:rsidRPr="00961490">
        <w:rPr>
          <w:rFonts w:ascii="Arial" w:eastAsia="Times New Roman" w:hAnsi="Arial" w:cs="Arial"/>
          <w:sz w:val="20"/>
          <w:szCs w:val="20"/>
        </w:rPr>
        <w:t>metabolic mutualism</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kTZtFZ6Z","properties":{"formattedCitation":"\\super 32,35\\nosupersub{}","plainCitation":"32,35","noteIndex":0},"citationItems":[{"id":1354,"uris":["http://zotero.org/groups/2769688/items/BIJGWRYF"],"itemData":{"id":135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165,"uris":["http://zotero.org/groups/2769688/items/AIA2Q5Y9"],"itemData":{"id":1165,"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C04DDF" w:rsidRPr="00C04DDF">
        <w:rPr>
          <w:rFonts w:ascii="Arial" w:hAnsi="Arial" w:cs="Arial"/>
          <w:sz w:val="20"/>
          <w:vertAlign w:val="superscript"/>
        </w:rPr>
        <w:t>32,3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suggest that the interaction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ith</w:t>
      </w:r>
      <w:r w:rsidR="007141C2">
        <w:rPr>
          <w:rFonts w:ascii="Arial" w:eastAsia="Times New Roman" w:hAnsi="Arial" w:cs="Arial"/>
          <w:sz w:val="20"/>
          <w:szCs w:val="20"/>
        </w:rPr>
        <w:t xml:space="preserve"> </w:t>
      </w:r>
      <w:r w:rsidRPr="00961490">
        <w:rPr>
          <w:rFonts w:ascii="Arial" w:eastAsia="Times New Roman" w:hAnsi="Arial" w:cs="Arial"/>
          <w:sz w:val="20"/>
          <w:szCs w:val="20"/>
        </w:rPr>
        <w:t>coral disease susceptibility deserves greater scrutiny.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51MusAbb","properties":{"formattedCitation":"\\super 43\\nosupersub{}","plainCitation":"43","noteIndex":0},"citationItems":[{"id":1432,"uris":["http://zotero.org/groups/2769688/items/HDNR7F4G"],"itemData":{"id":1432,"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3</w:t>
      </w:r>
      <w:r w:rsidR="00AE7C6A">
        <w:rPr>
          <w:rFonts w:ascii="Arial" w:eastAsia="Times New Roman" w:hAnsi="Arial" w:cs="Arial"/>
          <w:sz w:val="20"/>
          <w:szCs w:val="20"/>
        </w:rPr>
        <w:fldChar w:fldCharType="end"/>
      </w:r>
      <w:r w:rsidRPr="00961490">
        <w:rPr>
          <w:rFonts w:ascii="Arial" w:eastAsia="Times New Roman" w:hAnsi="Arial" w:cs="Arial"/>
          <w:sz w:val="20"/>
          <w:szCs w:val="20"/>
        </w:rPr>
        <w:t>.</w:t>
      </w:r>
    </w:p>
    <w:p w14:paraId="7D97DC9F" w14:textId="2079E56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w:t>
      </w:r>
      <w:ins w:id="265" w:author="Microsoft Office User" w:date="2024-10-28T13:47:00Z">
        <w:r w:rsidR="005A4D34">
          <w:rPr>
            <w:rFonts w:ascii="Arial" w:eastAsia="Times New Roman" w:hAnsi="Arial" w:cs="Arial"/>
            <w:sz w:val="20"/>
            <w:szCs w:val="20"/>
          </w:rPr>
          <w:t xml:space="preserve"> may shed light on their role</w:t>
        </w:r>
      </w:ins>
      <w:ins w:id="266" w:author="Microsoft Office User" w:date="2024-10-28T13:48:00Z">
        <w:r w:rsidR="005A4D34">
          <w:rPr>
            <w:rFonts w:ascii="Arial" w:eastAsia="Times New Roman" w:hAnsi="Arial" w:cs="Arial"/>
            <w:sz w:val="20"/>
            <w:szCs w:val="20"/>
          </w:rPr>
          <w:t xml:space="preserve"> in coral symbiosis</w:t>
        </w:r>
      </w:ins>
      <w:ins w:id="267" w:author="Microsoft Office User" w:date="2024-10-28T13:47:00Z">
        <w:r w:rsidR="005A4D34">
          <w:rPr>
            <w:rFonts w:ascii="Arial" w:eastAsia="Times New Roman" w:hAnsi="Arial" w:cs="Arial"/>
            <w:sz w:val="20"/>
            <w:szCs w:val="20"/>
          </w:rPr>
          <w:t>.</w:t>
        </w:r>
      </w:ins>
      <w:ins w:id="268" w:author="Microsoft Office User" w:date="2024-10-28T15:36:00Z">
        <w:r w:rsidR="009E7CFE">
          <w:rPr>
            <w:rFonts w:ascii="Arial" w:eastAsia="Times New Roman" w:hAnsi="Arial" w:cs="Arial"/>
            <w:sz w:val="20"/>
            <w:szCs w:val="20"/>
          </w:rPr>
          <w:t xml:space="preserve"> </w:t>
        </w:r>
      </w:ins>
      <w:del w:id="269" w:author="Microsoft Office User" w:date="2024-10-28T15:36:00Z">
        <w:r w:rsidRPr="00961490" w:rsidDel="009E7CFE">
          <w:rPr>
            <w:rFonts w:ascii="Arial" w:eastAsia="Times New Roman" w:hAnsi="Arial" w:cs="Arial"/>
            <w:sz w:val="20"/>
            <w:szCs w:val="20"/>
          </w:rPr>
          <w:delText xml:space="preserve"> </w:delText>
        </w:r>
      </w:del>
      <w:ins w:id="270" w:author="Microsoft Office User" w:date="2024-10-28T13:48:00Z">
        <w:r w:rsidR="005A4D34">
          <w:rPr>
            <w:rFonts w:ascii="Arial" w:eastAsia="Times New Roman" w:hAnsi="Arial" w:cs="Arial"/>
            <w:sz w:val="20"/>
            <w:szCs w:val="20"/>
          </w:rPr>
          <w:t>P</w:t>
        </w:r>
      </w:ins>
      <w:del w:id="271" w:author="Microsoft Office User" w:date="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3FB27951"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52TLUaOL","properties":{"formattedCitation":"\\super 24\\nosupersub{}","plainCitation":"24","noteIndex":0},"citationItems":[{"id":1343,"uris":["http://zotero.org/groups/2769688/items/W7KF478B"],"itemData":{"id":1343,"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6oh7QTgv","properties":{"formattedCitation":"\\super 25\\nosupersub{}","plainCitation":"25","noteIndex":0},"citationItems":[{"id":1970,"uris":["http://zotero.org/groups/2769688/items/KIPVZSC9"],"itemData":{"id":1970,"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L7ulLWHk","properties":{"formattedCitation":"\\super 26\\nosupersub{}","plainCitation":"26","noteIndex":0},"citationItems":[{"id":1351,"uris":["http://zotero.org/groups/2769688/items/LY4TUSGY"],"itemData":{"id":1351,"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272" w:author="Microsoft Office User" w:date="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273" w:author="Microsoft Office User" w:date="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274" w:author="Microsoft Office User" w:date="2024-10-28T14:16:00Z">
        <w:r w:rsidRPr="00961490" w:rsidDel="008242C9">
          <w:rPr>
            <w:rFonts w:ascii="Arial" w:eastAsia="Times New Roman" w:hAnsi="Arial" w:cs="Arial"/>
            <w:sz w:val="20"/>
            <w:szCs w:val="20"/>
          </w:rPr>
          <w:delText>abundance may interact with other aspects of coral microbial ecology</w:delText>
        </w:r>
      </w:del>
      <w:ins w:id="275" w:author="Microsoft Office User" w:date="2024-10-28T14:17:00Z">
        <w:r w:rsidR="008242C9">
          <w:rPr>
            <w:rFonts w:ascii="Arial" w:eastAsia="Times New Roman" w:hAnsi="Arial" w:cs="Arial"/>
            <w:sz w:val="20"/>
            <w:szCs w:val="20"/>
          </w:rPr>
          <w:t xml:space="preserve">may </w:t>
        </w:r>
      </w:ins>
      <w:ins w:id="276" w:author="Microsoft Office User" w:date="2024-10-28T14:18:00Z">
        <w:r w:rsidR="008242C9">
          <w:rPr>
            <w:rFonts w:ascii="Arial" w:eastAsia="Times New Roman" w:hAnsi="Arial" w:cs="Arial"/>
            <w:sz w:val="20"/>
            <w:szCs w:val="20"/>
          </w:rPr>
          <w:t xml:space="preserve">impact </w:t>
        </w:r>
      </w:ins>
      <w:ins w:id="277" w:author="Microsoft Office User" w:date="2024-10-28T14:17:00Z">
        <w:r w:rsidR="008242C9">
          <w:rPr>
            <w:rFonts w:ascii="Arial" w:eastAsia="Times New Roman" w:hAnsi="Arial" w:cs="Arial"/>
            <w:sz w:val="20"/>
            <w:szCs w:val="20"/>
          </w:rPr>
          <w:t xml:space="preserve">the </w:t>
        </w:r>
      </w:ins>
      <w:ins w:id="278" w:author="Microsoft Office User" w:date="2024-10-28T14:19:00Z">
        <w:r w:rsidR="008242C9">
          <w:rPr>
            <w:rFonts w:ascii="Arial" w:eastAsia="Times New Roman" w:hAnsi="Arial" w:cs="Arial"/>
            <w:sz w:val="20"/>
            <w:szCs w:val="20"/>
          </w:rPr>
          <w:t xml:space="preserve">overall </w:t>
        </w:r>
      </w:ins>
      <w:ins w:id="279" w:author="Microsoft Office User" w:date="2024-10-28T14:17:00Z">
        <w:r w:rsidR="008242C9">
          <w:rPr>
            <w:rFonts w:ascii="Arial" w:eastAsia="Times New Roman" w:hAnsi="Arial" w:cs="Arial"/>
            <w:sz w:val="20"/>
            <w:szCs w:val="20"/>
          </w:rPr>
          <w:t>diversity or richness of the coral microbiome, effectively</w:t>
        </w:r>
      </w:ins>
      <w:ins w:id="280" w:author="Microsoft Office User" w:date="2024-10-28T14:18:00Z">
        <w:r w:rsidR="008242C9">
          <w:rPr>
            <w:rFonts w:ascii="Arial" w:eastAsia="Times New Roman" w:hAnsi="Arial" w:cs="Arial"/>
            <w:sz w:val="20"/>
            <w:szCs w:val="20"/>
          </w:rPr>
          <w:t xml:space="preserve"> </w:t>
        </w:r>
      </w:ins>
      <w:del w:id="281" w:author="Microsoft Office User" w:date="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282" w:author="Microsoft Office User" w:date="2024-10-28T15:36:00Z">
        <w:r w:rsidRPr="00961490" w:rsidDel="009E7CFE">
          <w:rPr>
            <w:rFonts w:ascii="Arial" w:eastAsia="Times New Roman" w:hAnsi="Arial" w:cs="Arial"/>
            <w:sz w:val="20"/>
            <w:szCs w:val="20"/>
          </w:rPr>
          <w:delText>educing</w:delText>
        </w:r>
      </w:del>
      <w:ins w:id="283" w:author="Microsoft Office User" w:date="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284" w:author="Microsoft Office User" w:date="2024-10-28T14:17:00Z">
        <w:r w:rsidR="008242C9">
          <w:rPr>
            <w:rFonts w:ascii="Arial" w:eastAsia="Times New Roman" w:hAnsi="Arial" w:cs="Arial"/>
            <w:sz w:val="20"/>
            <w:szCs w:val="20"/>
          </w:rPr>
          <w:t xml:space="preserve">the </w:t>
        </w:r>
      </w:ins>
      <w:ins w:id="285" w:author="Microsoft Office User" w:date="2024-10-28T14:18:00Z">
        <w:r w:rsidR="008242C9">
          <w:rPr>
            <w:rFonts w:ascii="Arial" w:eastAsia="Times New Roman" w:hAnsi="Arial" w:cs="Arial"/>
            <w:sz w:val="20"/>
            <w:szCs w:val="20"/>
          </w:rPr>
          <w:t xml:space="preserve">diversity of </w:t>
        </w:r>
      </w:ins>
      <w:ins w:id="286" w:author="Microsoft Office User" w:date="2024-10-28T14:19:00Z">
        <w:r w:rsidR="008242C9">
          <w:rPr>
            <w:rFonts w:ascii="Arial" w:eastAsia="Times New Roman" w:hAnsi="Arial" w:cs="Arial"/>
            <w:sz w:val="20"/>
            <w:szCs w:val="20"/>
          </w:rPr>
          <w:t xml:space="preserve">potential </w:t>
        </w:r>
      </w:ins>
      <w:ins w:id="287" w:author="Microsoft Office User" w:date="2024-10-28T14:18:00Z">
        <w:r w:rsidR="008242C9">
          <w:rPr>
            <w:rFonts w:ascii="Arial" w:eastAsia="Times New Roman" w:hAnsi="Arial" w:cs="Arial"/>
            <w:sz w:val="20"/>
            <w:szCs w:val="20"/>
          </w:rPr>
          <w:t>microbi</w:t>
        </w:r>
      </w:ins>
      <w:ins w:id="288" w:author="Microsoft Office User" w:date="2024-10-28T14:19:00Z">
        <w:r w:rsidR="008242C9">
          <w:rPr>
            <w:rFonts w:ascii="Arial" w:eastAsia="Times New Roman" w:hAnsi="Arial" w:cs="Arial"/>
            <w:sz w:val="20"/>
            <w:szCs w:val="20"/>
          </w:rPr>
          <w:t xml:space="preserve">al </w:t>
        </w:r>
      </w:ins>
      <w:ins w:id="289" w:author="Microsoft Office User" w:date="2024-10-28T14:18:00Z">
        <w:r w:rsidR="008242C9">
          <w:rPr>
            <w:rFonts w:ascii="Arial" w:eastAsia="Times New Roman" w:hAnsi="Arial" w:cs="Arial"/>
            <w:sz w:val="20"/>
            <w:szCs w:val="20"/>
          </w:rPr>
          <w:t>defense</w:t>
        </w:r>
      </w:ins>
      <w:ins w:id="290" w:author="Microsoft Office User" w:date="2024-10-28T14:19:00Z">
        <w:r w:rsidR="008242C9">
          <w:rPr>
            <w:rFonts w:ascii="Arial" w:eastAsia="Times New Roman" w:hAnsi="Arial" w:cs="Arial"/>
            <w:sz w:val="20"/>
            <w:szCs w:val="20"/>
          </w:rPr>
          <w:t>s</w:t>
        </w:r>
      </w:ins>
      <w:ins w:id="291" w:author="Microsoft Office User" w:date="2024-10-28T14:18:00Z">
        <w:r w:rsidR="008242C9">
          <w:rPr>
            <w:rFonts w:ascii="Arial" w:eastAsia="Times New Roman" w:hAnsi="Arial" w:cs="Arial"/>
            <w:sz w:val="20"/>
            <w:szCs w:val="20"/>
          </w:rPr>
          <w:t xml:space="preserve"> that may benefit the </w:t>
        </w:r>
      </w:ins>
      <w:ins w:id="292" w:author="Microsoft Office User" w:date="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293" w:author="Microsoft Office User" w:date="2024-10-28T14:21:00Z">
        <w:r w:rsidR="008242C9">
          <w:rPr>
            <w:rFonts w:ascii="Arial" w:eastAsia="Times New Roman" w:hAnsi="Arial" w:cs="Arial"/>
            <w:sz w:val="20"/>
            <w:szCs w:val="20"/>
          </w:rPr>
          <w:t xml:space="preserve">directly </w:t>
        </w:r>
      </w:ins>
      <w:ins w:id="294" w:author="Microsoft Office User" w:date="2024-10-28T14:20:00Z">
        <w:r w:rsidR="008242C9">
          <w:rPr>
            <w:rFonts w:ascii="Arial" w:eastAsia="Times New Roman" w:hAnsi="Arial" w:cs="Arial"/>
            <w:sz w:val="20"/>
            <w:szCs w:val="20"/>
          </w:rPr>
          <w:t xml:space="preserve">with </w:t>
        </w:r>
      </w:ins>
      <w:ins w:id="295" w:author="Microsoft Office User" w:date="2024-10-28T14:21:00Z">
        <w:r w:rsidR="008242C9">
          <w:rPr>
            <w:rFonts w:ascii="Arial" w:eastAsia="Times New Roman" w:hAnsi="Arial" w:cs="Arial"/>
            <w:sz w:val="20"/>
            <w:szCs w:val="20"/>
          </w:rPr>
          <w:t>other microbiome members in a way that reduces</w:t>
        </w:r>
      </w:ins>
      <w:ins w:id="296" w:author="Microsoft Office User" w:date="2024-10-28T14:18:00Z">
        <w:r w:rsidR="008242C9">
          <w:rPr>
            <w:rFonts w:ascii="Arial" w:eastAsia="Times New Roman" w:hAnsi="Arial" w:cs="Arial"/>
            <w:sz w:val="20"/>
            <w:szCs w:val="20"/>
          </w:rPr>
          <w:t xml:space="preserve"> </w:t>
        </w:r>
      </w:ins>
      <w:r w:rsidRPr="00961490">
        <w:rPr>
          <w:rFonts w:ascii="Arial" w:eastAsia="Times New Roman" w:hAnsi="Arial" w:cs="Arial"/>
          <w:sz w:val="20"/>
          <w:szCs w:val="20"/>
        </w:rPr>
        <w:t xml:space="preserve">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297" w:author="Microsoft Office User" w:date="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vZmW63Hi","properties":{"formattedCitation":"\\super 33\\nosupersub{}","plainCitation":"33","noteIndex":0},"citationItems":[{"id":"0fF4X9LB/Zc1A2AFY","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5F24857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as a result of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786E7F">
        <w:rPr>
          <w:rFonts w:ascii="Arial" w:eastAsia="Times New Roman" w:hAnsi="Arial" w:cs="Arial"/>
          <w:i/>
          <w:sz w:val="20"/>
          <w:szCs w:val="20"/>
        </w:rPr>
        <w:instrText xml:space="preserve"> ADDIN ZOTERO_ITEM CSL_CITATION {"citationID":"MwJh6Tna","properties":{"formattedCitation":"\\super 32\\nosupersub{}","plainCitation":"32","noteIndex":0},"citationItems":[{"id":1354,"uris":["http://zotero.org/groups/2769688/items/BIJGWRYF"],"itemData":{"id":135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6wREOkP6","properties":{"formattedCitation":"\\super 44\\nosupersub{}","plainCitation":"44","noteIndex":0},"citationItems":[{"id":1720,"uris":["http://zotero.org/groups/2769688/items/UUNJ7FD5"],"itemData":{"id":1720,"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4</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167B1FFA"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lso tend to make corals more vulnerable to pathogens. Coral species vary in immune investment (as measured by immune parameters like melanin abundance, phenoloxidas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x2R6Cqus","properties":{"formattedCitation":"\\super 45\\nosupersub{}","plainCitation":"45","noteIndex":0},"citationItems":[{"id":1725,"uris":["http://zotero.org/groups/2769688/items/6MRULHAE"],"itemData":{"id":1725,"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5</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gHeygVii","properties":{"formattedCitation":"\\super 46\\nosupersub{}","plainCitation":"46","noteIndex":0},"citationItems":[{"id":1429,"uris":["http://zotero.org/groups/2769688/items/H87MPI5R"],"itemData":{"id":1429,"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6</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nPLLhP2a","properties":{"formattedCitation":"\\super 47\\nosupersub{}","plainCitation":"47","noteIndex":0},"citationItems":[{"id":1968,"uris":["http://zotero.org/groups/2769688/items/QVSGZYSU"],"itemData":{"id":1968,"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7</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huf7IQK1","properties":{"formattedCitation":"\\super 48\\nosupersub{}","plainCitation":"48","noteIndex":0},"citationItems":[{"id":1756,"uris":["http://zotero.org/groups/2769688/items/589BVLFM"],"itemData":{"id":1756,"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CF248A" w:rsidRPr="00CF248A">
        <w:rPr>
          <w:rFonts w:ascii="Arial" w:hAnsi="Arial" w:cs="Arial"/>
          <w:sz w:val="20"/>
          <w:vertAlign w:val="superscript"/>
        </w:rPr>
        <w:t>48</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promote lower </w:t>
      </w:r>
      <w:r w:rsidRPr="00961490">
        <w:rPr>
          <w:rFonts w:ascii="Arial" w:eastAsia="Times New Roman" w:hAnsi="Arial" w:cs="Arial"/>
          <w:sz w:val="20"/>
          <w:szCs w:val="20"/>
        </w:rPr>
        <w:lastRenderedPageBreak/>
        <w:t>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coral lineages (e.g., by dN/dS ratios).</w:t>
      </w:r>
    </w:p>
    <w:p w14:paraId="3C5DDDFA" w14:textId="2070F8F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298" w:author="Microsoft Office User" w:date="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nC6SZtSf","properties":{"formattedCitation":"\\super 49\\nosupersub{}","plainCitation":"49","noteIndex":0},"citationItems":[{"id":1409,"uris":["http://zotero.org/groups/2769688/items/63QGZW6F"],"itemData":{"id":140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CF248A" w:rsidRPr="00CF248A">
        <w:rPr>
          <w:rFonts w:ascii="Arial" w:hAnsi="Arial" w:cs="Arial"/>
          <w:sz w:val="20"/>
          <w:vertAlign w:val="superscript"/>
        </w:rPr>
        <w:t>49</w:t>
      </w:r>
      <w:r w:rsidR="00A32B03">
        <w:rPr>
          <w:rFonts w:ascii="Arial" w:eastAsia="Times New Roman" w:hAnsi="Arial" w:cs="Arial"/>
          <w:sz w:val="20"/>
          <w:szCs w:val="20"/>
        </w:rPr>
        <w:fldChar w:fldCharType="end"/>
      </w:r>
      <w:r w:rsidRPr="00961490">
        <w:rPr>
          <w:rFonts w:ascii="Arial" w:eastAsia="Times New Roman" w:hAnsi="Arial" w:cs="Arial"/>
          <w:sz w:val="20"/>
          <w:szCs w:val="20"/>
        </w:rPr>
        <w:t>.</w:t>
      </w:r>
      <w:ins w:id="299" w:author="Microsoft Office User" w:date="2024-11-01T13:00:00Z">
        <w:r w:rsidR="00A143DC">
          <w:rPr>
            <w:rFonts w:ascii="Arial" w:eastAsia="Times New Roman" w:hAnsi="Arial" w:cs="Arial"/>
            <w:sz w:val="20"/>
            <w:szCs w:val="20"/>
          </w:rPr>
          <w:t xml:space="preserve"> </w:t>
        </w:r>
        <w:r w:rsidR="00A143DC">
          <w:rPr>
            <w:rFonts w:ascii="Arial" w:eastAsia="Times New Roman" w:hAnsi="Arial" w:cs="Arial"/>
            <w:i/>
            <w:iCs/>
            <w:sz w:val="20"/>
            <w:szCs w:val="20"/>
          </w:rPr>
          <w:t xml:space="preserve">Endozoicomonas </w:t>
        </w:r>
        <w:r w:rsidR="00A143DC">
          <w:rPr>
            <w:rFonts w:ascii="Arial" w:eastAsia="Times New Roman" w:hAnsi="Arial" w:cs="Arial"/>
            <w:sz w:val="20"/>
            <w:szCs w:val="20"/>
          </w:rPr>
          <w:t>has also recently been suggested to play a role in coral hormone homeostasis</w:t>
        </w:r>
      </w:ins>
      <w:ins w:id="300" w:author="Microsoft Office User" w:date="2024-11-01T13:24:00Z">
        <w:r w:rsidR="00EF57E3">
          <w:rPr>
            <w:rFonts w:ascii="Arial" w:hAnsi="Arial" w:cs="Arial"/>
            <w:sz w:val="20"/>
            <w:szCs w:val="20"/>
          </w:rPr>
          <w:fldChar w:fldCharType="begin"/>
        </w:r>
      </w:ins>
      <w:r w:rsidR="00786E7F">
        <w:rPr>
          <w:rFonts w:ascii="Arial" w:hAnsi="Arial" w:cs="Arial"/>
          <w:sz w:val="20"/>
          <w:szCs w:val="20"/>
        </w:rPr>
        <w:instrText xml:space="preserve"> ADDIN ZOTERO_ITEM CSL_CITATION {"citationID":"mTQs7wk5","properties":{"formattedCitation":"\\super 37\\nosupersub{}","plainCitation":"37","noteIndex":0},"citationItems":[{"id":2015,"uris":["http://zotero.org/groups/2769688/items/8ZCEF283"],"itemData":{"id":2015,"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ins w:id="301" w:author="Microsoft Office User" w:date="2024-11-01T13:24:00Z">
        <w:r w:rsidR="00EF57E3">
          <w:rPr>
            <w:rFonts w:ascii="Arial" w:hAnsi="Arial" w:cs="Arial"/>
            <w:sz w:val="20"/>
            <w:szCs w:val="20"/>
          </w:rPr>
          <w:fldChar w:fldCharType="separate"/>
        </w:r>
        <w:r w:rsidR="00EF57E3" w:rsidRPr="00F44CA0">
          <w:rPr>
            <w:rFonts w:ascii="Arial" w:hAnsi="Arial" w:cs="Arial"/>
            <w:sz w:val="20"/>
            <w:vertAlign w:val="superscript"/>
          </w:rPr>
          <w:t>37</w:t>
        </w:r>
        <w:r w:rsidR="00EF57E3">
          <w:rPr>
            <w:rFonts w:ascii="Arial" w:hAnsi="Arial" w:cs="Arial"/>
            <w:sz w:val="20"/>
            <w:szCs w:val="20"/>
          </w:rPr>
          <w:fldChar w:fldCharType="end"/>
        </w:r>
      </w:ins>
      <w:ins w:id="302" w:author="Microsoft Office User" w:date="2024-11-01T13:00:00Z">
        <w:r w:rsidR="00A143DC">
          <w:rPr>
            <w:rFonts w:ascii="Arial" w:eastAsia="Times New Roman" w:hAnsi="Arial" w:cs="Arial"/>
            <w:sz w:val="20"/>
            <w:szCs w:val="20"/>
          </w:rPr>
          <w:t>, which could have multiple physiological effects</w:t>
        </w:r>
      </w:ins>
      <w:ins w:id="303" w:author="Microsoft Office User" w:date="2024-11-01T13:03:00Z">
        <w:r w:rsidR="00A143DC">
          <w:rPr>
            <w:rFonts w:ascii="Arial" w:eastAsia="Times New Roman" w:hAnsi="Arial" w:cs="Arial"/>
            <w:sz w:val="20"/>
            <w:szCs w:val="20"/>
          </w:rPr>
          <w:t xml:space="preserve"> on coral tissue</w:t>
        </w:r>
      </w:ins>
      <w:ins w:id="304" w:author="Microsoft Office User" w:date="2024-11-01T13:04:00Z">
        <w:r w:rsidR="00A143DC">
          <w:rPr>
            <w:rFonts w:ascii="Arial" w:eastAsia="Times New Roman" w:hAnsi="Arial" w:cs="Arial"/>
            <w:sz w:val="20"/>
            <w:szCs w:val="20"/>
          </w:rPr>
          <w:t>s (even those not in direct contact with CAMAs)</w:t>
        </w:r>
      </w:ins>
      <w:ins w:id="305" w:author="Microsoft Office User" w:date="2024-11-01T13:00:00Z">
        <w:r w:rsidR="00A143DC">
          <w:rPr>
            <w:rFonts w:ascii="Arial" w:eastAsia="Times New Roman" w:hAnsi="Arial" w:cs="Arial"/>
            <w:sz w:val="20"/>
            <w:szCs w:val="20"/>
          </w:rPr>
          <w:t>, including potentially influencing both growth rate and immunity.</w:t>
        </w:r>
      </w:ins>
      <w:ins w:id="306" w:author="Microsoft Office User" w:date="2024-11-01T12:57:00Z">
        <w:r w:rsidR="00A143DC">
          <w:rPr>
            <w:rFonts w:ascii="Arial" w:eastAsia="Times New Roman" w:hAnsi="Arial" w:cs="Arial"/>
            <w:sz w:val="20"/>
            <w:szCs w:val="20"/>
          </w:rPr>
          <w:t xml:space="preserve"> </w:t>
        </w:r>
      </w:ins>
      <w:del w:id="307" w:author="Microsoft Office User" w:date="2024-11-01T13:00:00Z">
        <w:r w:rsidRPr="00961490" w:rsidDel="00A143DC">
          <w:rPr>
            <w:rFonts w:ascii="Arial" w:eastAsia="Times New Roman" w:hAnsi="Arial" w:cs="Arial"/>
            <w:sz w:val="20"/>
            <w:szCs w:val="20"/>
          </w:rPr>
          <w:delText xml:space="preserve"> </w:delText>
        </w:r>
      </w:del>
      <w:r w:rsidRPr="00961490">
        <w:rPr>
          <w:rFonts w:ascii="Arial" w:eastAsia="Times New Roman" w:hAnsi="Arial" w:cs="Arial"/>
          <w:sz w:val="20"/>
          <w:szCs w:val="20"/>
        </w:rPr>
        <w:t xml:space="preserve">If representatives of </w:t>
      </w:r>
      <w:ins w:id="308" w:author="Microsoft Office User" w:date="2024-11-01T13:00:00Z">
        <w:r w:rsidR="00A143DC">
          <w:rPr>
            <w:rFonts w:ascii="Arial" w:eastAsia="Times New Roman" w:hAnsi="Arial" w:cs="Arial"/>
            <w:sz w:val="20"/>
            <w:szCs w:val="20"/>
          </w:rPr>
          <w:t xml:space="preserve">diverse </w:t>
        </w:r>
      </w:ins>
      <w:del w:id="309" w:author="Microsoft Office User" w:date="2024-11-01T13:00:00Z">
        <w:r w:rsidRPr="00961490" w:rsidDel="00A143DC">
          <w:rPr>
            <w:rFonts w:ascii="Arial" w:eastAsia="Times New Roman" w:hAnsi="Arial" w:cs="Arial"/>
            <w:sz w:val="20"/>
            <w:szCs w:val="20"/>
          </w:rPr>
          <w:delText xml:space="preserve">those different </w:delText>
        </w:r>
      </w:del>
      <w:r w:rsidRPr="00961490">
        <w:rPr>
          <w:rFonts w:ascii="Arial" w:eastAsia="Times New Roman" w:hAnsi="Arial" w:cs="Arial"/>
          <w:sz w:val="20"/>
          <w:szCs w:val="20"/>
        </w:rPr>
        <w:t xml:space="preserve">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ins w:id="310" w:author="Microsoft Office User" w:date="2024-11-01T13:00:00Z">
        <w:r w:rsidR="00A143DC">
          <w:rPr>
            <w:rFonts w:ascii="Arial" w:eastAsia="Times New Roman" w:hAnsi="Arial" w:cs="Arial"/>
            <w:sz w:val="20"/>
            <w:szCs w:val="20"/>
          </w:rPr>
          <w:t xml:space="preserve"> </w:t>
        </w:r>
      </w:ins>
    </w:p>
    <w:p w14:paraId="087F21B3" w14:textId="20317F3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mediate growth vs. disease resistance</w:t>
      </w:r>
      <w:del w:id="311" w:author="Microsoft Office User" w:date="2024-11-01T13:02:00Z">
        <w:r w:rsidRPr="00961490" w:rsidDel="00A143DC">
          <w:rPr>
            <w:rFonts w:ascii="Arial" w:eastAsia="Times New Roman" w:hAnsi="Arial" w:cs="Arial"/>
            <w:sz w:val="20"/>
            <w:szCs w:val="20"/>
          </w:rPr>
          <w:delText xml:space="preserve"> (defensive)</w:delText>
        </w:r>
      </w:del>
      <w:r w:rsidRPr="00961490">
        <w:rPr>
          <w:rFonts w:ascii="Arial" w:eastAsia="Times New Roman" w:hAnsi="Arial" w:cs="Arial"/>
          <w:sz w:val="20"/>
          <w:szCs w:val="20"/>
        </w:rPr>
        <w:t xml:space="preserve"> tradeoffs. While further manipulative studies are necessary to confirm this finding and determine the directionality of the relationship, evidence for this trend across the coral tree of life is compelling. </w:t>
      </w:r>
    </w:p>
    <w:p w14:paraId="7E70A7CE" w14:textId="78793991"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c71QApSo","properties":{"formattedCitation":"\\super 50,51\\nosupersub{}","plainCitation":"50,51","noteIndex":0},"citationItems":[{"id":1352,"uris":["http://zotero.org/groups/2769688/items/NWBQPNLP"],"itemData":{"id":1352,"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CF248A">
        <w:rPr>
          <w:rFonts w:ascii="Cambria Math" w:eastAsia="Times New Roman" w:hAnsi="Cambria Math" w:cs="Cambria Math"/>
          <w:sz w:val="20"/>
          <w:szCs w:val="20"/>
        </w:rPr>
        <w:instrText>∼</w:instrText>
      </w:r>
      <w:r w:rsidR="00CF248A">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162,"uris":["http://zotero.org/groups/2769688/items/97SA2FIN"],"itemData":{"id":1162,"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1]]},"issued":{"date-parts":[["2020"]]}}}],"schema":"https://github.com/citation-style-language/schema/raw/master/csl-citation.json"} </w:instrText>
      </w:r>
      <w:r w:rsidR="00A32B03">
        <w:rPr>
          <w:rFonts w:ascii="Arial" w:eastAsia="Times New Roman" w:hAnsi="Arial" w:cs="Arial"/>
          <w:sz w:val="20"/>
          <w:szCs w:val="20"/>
        </w:rPr>
        <w:fldChar w:fldCharType="separate"/>
      </w:r>
      <w:r w:rsidR="00CF248A" w:rsidRPr="00CF248A">
        <w:rPr>
          <w:rFonts w:ascii="Arial" w:hAnsi="Arial" w:cs="Arial"/>
          <w:sz w:val="20"/>
          <w:vertAlign w:val="superscript"/>
        </w:rPr>
        <w:t>50,51</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312" w:author="Microsoft Office User" w:date="2024-10-28T15:41:00Z">
        <w:r w:rsidR="00133DAB">
          <w:rPr>
            <w:rFonts w:ascii="Arial" w:eastAsia="Times New Roman" w:hAnsi="Arial" w:cs="Arial"/>
            <w:sz w:val="20"/>
            <w:szCs w:val="20"/>
          </w:rPr>
          <w:t>I</w:t>
        </w:r>
      </w:ins>
      <w:ins w:id="313" w:author="Microsoft Office User" w:date="2024-10-28T15:42:00Z">
        <w:r w:rsidR="00133DAB">
          <w:rPr>
            <w:rFonts w:ascii="Arial" w:eastAsia="Times New Roman" w:hAnsi="Arial" w:cs="Arial"/>
            <w:sz w:val="20"/>
            <w:szCs w:val="20"/>
          </w:rPr>
          <w:t xml:space="preserve">t has even been suggested that </w:t>
        </w:r>
      </w:ins>
      <w:ins w:id="314" w:author="Microsoft Office User" w:date="2024-10-28T15:41:00Z">
        <w:r w:rsidR="00133DAB">
          <w:rPr>
            <w:rFonts w:ascii="Arial" w:eastAsia="Times New Roman" w:hAnsi="Arial" w:cs="Arial"/>
            <w:sz w:val="20"/>
            <w:szCs w:val="20"/>
          </w:rPr>
          <w:t>high dominance</w:t>
        </w:r>
      </w:ins>
      <w:ins w:id="315" w:author="Microsoft Office User" w:date="2024-10-28T15:42:00Z">
        <w:r w:rsidR="00133DAB">
          <w:rPr>
            <w:rFonts w:ascii="Arial" w:eastAsia="Times New Roman" w:hAnsi="Arial" w:cs="Arial"/>
            <w:sz w:val="20"/>
            <w:szCs w:val="20"/>
          </w:rPr>
          <w:t xml:space="preserve"> of one microbial taxon</w:t>
        </w:r>
      </w:ins>
      <w:ins w:id="316" w:author="Microsoft Office User" w:date="2024-10-28T15:47:00Z">
        <w:r w:rsidR="00133DAB">
          <w:rPr>
            <w:rFonts w:ascii="Arial" w:eastAsia="Times New Roman" w:hAnsi="Arial" w:cs="Arial"/>
            <w:sz w:val="20"/>
            <w:szCs w:val="20"/>
          </w:rPr>
          <w:t xml:space="preserve"> </w:t>
        </w:r>
      </w:ins>
      <w:ins w:id="317" w:author="Microsoft Office User" w:date="2024-10-28T15:46:00Z">
        <w:r w:rsidR="00133DAB">
          <w:rPr>
            <w:rFonts w:ascii="Arial" w:eastAsia="Times New Roman" w:hAnsi="Arial" w:cs="Arial"/>
            <w:sz w:val="20"/>
            <w:szCs w:val="20"/>
          </w:rPr>
          <w:t xml:space="preserve">in the coral microbiome </w:t>
        </w:r>
      </w:ins>
      <w:ins w:id="318" w:author="Microsoft Office User" w:date="2024-10-28T15:41:00Z">
        <w:r w:rsidR="00133DAB">
          <w:rPr>
            <w:rFonts w:ascii="Arial" w:eastAsia="Times New Roman" w:hAnsi="Arial" w:cs="Arial"/>
            <w:sz w:val="20"/>
            <w:szCs w:val="20"/>
          </w:rPr>
          <w:t xml:space="preserve">may </w:t>
        </w:r>
      </w:ins>
      <w:ins w:id="319" w:author="Microsoft Office User" w:date="2024-10-28T15:43:00Z">
        <w:r w:rsidR="00133DAB">
          <w:rPr>
            <w:rFonts w:ascii="Arial" w:eastAsia="Times New Roman" w:hAnsi="Arial" w:cs="Arial"/>
            <w:sz w:val="20"/>
            <w:szCs w:val="20"/>
          </w:rPr>
          <w:t xml:space="preserve">have a stabilizing effect </w:t>
        </w:r>
      </w:ins>
      <w:ins w:id="320" w:author="Microsoft Office User" w:date="2024-10-28T15:46:00Z">
        <w:r w:rsidR="00133DAB">
          <w:rPr>
            <w:rFonts w:ascii="Arial" w:eastAsia="Times New Roman" w:hAnsi="Arial" w:cs="Arial"/>
            <w:sz w:val="20"/>
            <w:szCs w:val="20"/>
          </w:rPr>
          <w:t xml:space="preserve">on the rest of </w:t>
        </w:r>
      </w:ins>
      <w:ins w:id="321" w:author="Microsoft Office User" w:date="2024-10-28T15:48:00Z">
        <w:r w:rsidR="00133DAB">
          <w:rPr>
            <w:rFonts w:ascii="Arial" w:eastAsia="Times New Roman" w:hAnsi="Arial" w:cs="Arial"/>
            <w:sz w:val="20"/>
            <w:szCs w:val="20"/>
          </w:rPr>
          <w:t xml:space="preserve">the </w:t>
        </w:r>
      </w:ins>
      <w:ins w:id="322" w:author="Microsoft Office User" w:date="2024-10-28T15:46:00Z">
        <w:r w:rsidR="00133DAB">
          <w:rPr>
            <w:rFonts w:ascii="Arial" w:eastAsia="Times New Roman" w:hAnsi="Arial" w:cs="Arial"/>
            <w:sz w:val="20"/>
            <w:szCs w:val="20"/>
          </w:rPr>
          <w:t>community</w:t>
        </w:r>
      </w:ins>
      <w:r w:rsidR="00133DAB">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OsKaSXgh","properties":{"formattedCitation":"\\super 52\\nosupersub{}","plainCitation":"52","noteIndex":0},"citationItems":[{"id":2259,"uris":["http://zotero.org/groups/2769688/items/6FHAB459"],"itemData":{"id":2259,"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schema":"https://github.com/citation-style-language/schema/raw/master/csl-citation.json"} </w:instrText>
      </w:r>
      <w:r w:rsidR="00133DAB">
        <w:rPr>
          <w:rFonts w:ascii="Arial" w:eastAsia="Times New Roman" w:hAnsi="Arial" w:cs="Arial"/>
          <w:sz w:val="20"/>
          <w:szCs w:val="20"/>
        </w:rPr>
        <w:fldChar w:fldCharType="separate"/>
      </w:r>
      <w:r w:rsidR="00CF248A" w:rsidRPr="00CF248A">
        <w:rPr>
          <w:rFonts w:ascii="Arial" w:hAnsi="Arial" w:cs="Arial"/>
          <w:sz w:val="20"/>
          <w:vertAlign w:val="superscript"/>
        </w:rPr>
        <w:t>52</w:t>
      </w:r>
      <w:r w:rsidR="00133DAB">
        <w:rPr>
          <w:rFonts w:ascii="Arial" w:eastAsia="Times New Roman" w:hAnsi="Arial" w:cs="Arial"/>
          <w:sz w:val="20"/>
          <w:szCs w:val="20"/>
        </w:rPr>
        <w:fldChar w:fldCharType="end"/>
      </w:r>
      <w:ins w:id="323" w:author="Microsoft Office User" w:date="2024-10-28T15:47:00Z">
        <w:r w:rsidR="00133DAB">
          <w:rPr>
            <w:rFonts w:ascii="Arial" w:eastAsia="Times New Roman" w:hAnsi="Arial" w:cs="Arial"/>
            <w:sz w:val="20"/>
            <w:szCs w:val="20"/>
          </w:rPr>
          <w:t xml:space="preserve">, thereby </w:t>
        </w:r>
      </w:ins>
      <w:ins w:id="324" w:author="Microsoft Office User" w:date="2024-10-28T15:43:00Z">
        <w:r w:rsidR="00133DAB">
          <w:rPr>
            <w:rFonts w:ascii="Arial" w:eastAsia="Times New Roman" w:hAnsi="Arial" w:cs="Arial"/>
            <w:sz w:val="20"/>
            <w:szCs w:val="20"/>
          </w:rPr>
          <w:t>l</w:t>
        </w:r>
      </w:ins>
      <w:ins w:id="325" w:author="Microsoft Office User" w:date="2024-10-28T15:41:00Z">
        <w:r w:rsidR="00133DAB">
          <w:rPr>
            <w:rFonts w:ascii="Arial" w:eastAsia="Times New Roman" w:hAnsi="Arial" w:cs="Arial"/>
            <w:sz w:val="20"/>
            <w:szCs w:val="20"/>
          </w:rPr>
          <w:t>imit</w:t>
        </w:r>
      </w:ins>
      <w:ins w:id="326" w:author="Microsoft Office User" w:date="2024-10-28T15:47:00Z">
        <w:r w:rsidR="00133DAB">
          <w:rPr>
            <w:rFonts w:ascii="Arial" w:eastAsia="Times New Roman" w:hAnsi="Arial" w:cs="Arial"/>
            <w:sz w:val="20"/>
            <w:szCs w:val="20"/>
          </w:rPr>
          <w:t xml:space="preserve">ing </w:t>
        </w:r>
      </w:ins>
      <w:ins w:id="327" w:author="Microsoft Office User" w:date="2024-10-28T15:41:00Z">
        <w:r w:rsidR="00133DAB">
          <w:rPr>
            <w:rFonts w:ascii="Arial" w:eastAsia="Times New Roman" w:hAnsi="Arial" w:cs="Arial"/>
            <w:sz w:val="20"/>
            <w:szCs w:val="20"/>
          </w:rPr>
          <w:t xml:space="preserve">the </w:t>
        </w:r>
      </w:ins>
      <w:ins w:id="328" w:author="Microsoft Office User" w:date="2024-10-28T15:44:00Z">
        <w:r w:rsidR="00133DAB">
          <w:rPr>
            <w:rFonts w:ascii="Arial" w:eastAsia="Times New Roman" w:hAnsi="Arial" w:cs="Arial"/>
            <w:sz w:val="20"/>
            <w:szCs w:val="20"/>
          </w:rPr>
          <w:t xml:space="preserve">flexibility of the microbiome to </w:t>
        </w:r>
      </w:ins>
      <w:ins w:id="329" w:author="Microsoft Office User" w:date="2024-10-28T15:47:00Z">
        <w:r w:rsidR="00133DAB">
          <w:rPr>
            <w:rFonts w:ascii="Arial" w:eastAsia="Times New Roman" w:hAnsi="Arial" w:cs="Arial"/>
            <w:sz w:val="20"/>
            <w:szCs w:val="20"/>
          </w:rPr>
          <w:t>func</w:t>
        </w:r>
      </w:ins>
      <w:ins w:id="330" w:author="Microsoft Office User" w:date="2024-10-28T15:48:00Z">
        <w:r w:rsidR="00133DAB">
          <w:rPr>
            <w:rFonts w:ascii="Arial" w:eastAsia="Times New Roman" w:hAnsi="Arial" w:cs="Arial"/>
            <w:sz w:val="20"/>
            <w:szCs w:val="20"/>
          </w:rPr>
          <w:t>tionally adapt</w:t>
        </w:r>
      </w:ins>
      <w:ins w:id="331" w:author="Microsoft Office User" w:date="2024-10-28T15:44:00Z">
        <w:r w:rsidR="00133DAB">
          <w:rPr>
            <w:rFonts w:ascii="Arial" w:eastAsia="Times New Roman" w:hAnsi="Arial" w:cs="Arial"/>
            <w:sz w:val="20"/>
            <w:szCs w:val="20"/>
          </w:rPr>
          <w:t xml:space="preserve"> </w:t>
        </w:r>
      </w:ins>
      <w:ins w:id="332" w:author="Microsoft Office User" w:date="2024-10-28T15:48:00Z">
        <w:r w:rsidR="00133DAB">
          <w:rPr>
            <w:rFonts w:ascii="Arial" w:eastAsia="Times New Roman" w:hAnsi="Arial" w:cs="Arial"/>
            <w:sz w:val="20"/>
            <w:szCs w:val="20"/>
          </w:rPr>
          <w:t xml:space="preserve">through restructuring </w:t>
        </w:r>
      </w:ins>
      <w:ins w:id="333" w:author="Microsoft Office User" w:date="2024-10-28T15:45:00Z">
        <w:r w:rsidR="00133DAB">
          <w:rPr>
            <w:rFonts w:ascii="Arial" w:eastAsia="Times New Roman" w:hAnsi="Arial" w:cs="Arial"/>
            <w:sz w:val="20"/>
            <w:szCs w:val="20"/>
          </w:rPr>
          <w:t>when exposed to environmental stressors</w:t>
        </w:r>
      </w:ins>
      <w:r w:rsidR="004730E9">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sgOzXcsA","properties":{"formattedCitation":"\\super 53\\nosupersub{}","plainCitation":"53","noteIndex":0},"citationItems":[{"id":2261,"uris":["http://zotero.org/groups/2769688/items/VRYN77EI"],"itemData":{"id":2261,"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instrText>
      </w:r>
      <w:r w:rsidR="004730E9">
        <w:rPr>
          <w:rFonts w:ascii="Arial" w:eastAsia="Times New Roman" w:hAnsi="Arial" w:cs="Arial"/>
          <w:sz w:val="20"/>
          <w:szCs w:val="20"/>
        </w:rPr>
        <w:fldChar w:fldCharType="separate"/>
      </w:r>
      <w:r w:rsidR="00CF248A" w:rsidRPr="00CF248A">
        <w:rPr>
          <w:rFonts w:ascii="Arial" w:hAnsi="Arial" w:cs="Arial"/>
          <w:sz w:val="20"/>
          <w:vertAlign w:val="superscript"/>
        </w:rPr>
        <w:t>53</w:t>
      </w:r>
      <w:r w:rsidR="004730E9">
        <w:rPr>
          <w:rFonts w:ascii="Arial" w:eastAsia="Times New Roman" w:hAnsi="Arial" w:cs="Arial"/>
          <w:sz w:val="20"/>
          <w:szCs w:val="20"/>
        </w:rPr>
        <w:fldChar w:fldCharType="end"/>
      </w:r>
      <w:ins w:id="334" w:author="Microsoft Office User" w:date="2024-10-28T15:43:00Z">
        <w:r w:rsidR="00133DAB">
          <w:rPr>
            <w:rFonts w:ascii="Arial" w:eastAsia="Times New Roman" w:hAnsi="Arial" w:cs="Arial"/>
            <w:sz w:val="20"/>
            <w:szCs w:val="20"/>
          </w:rPr>
          <w:t>.</w:t>
        </w:r>
      </w:ins>
    </w:p>
    <w:p w14:paraId="2D9CAB3F" w14:textId="425CD482"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TqtFiuVz","properties":{"formattedCitation":"\\super 54\\nosupersub{}","plainCitation":"54","noteIndex":0},"citationItems":[{"id":1356,"uris":["http://zotero.org/groups/2769688/items/CTDZX3JD"],"itemData":{"id":1356,"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CF248A" w:rsidRPr="00CF248A">
        <w:rPr>
          <w:rFonts w:ascii="Arial" w:hAnsi="Arial" w:cs="Arial"/>
          <w:sz w:val="20"/>
          <w:vertAlign w:val="superscript"/>
        </w:rPr>
        <w:t>54</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cEoUrwA2","properties":{"formattedCitation":"\\super 55\\nosupersub{}","plainCitation":"55","noteIndex":0},"citationItems":[{"id":"0fF4X9LB/0vNcQFoz","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CF248A" w:rsidRPr="00CF248A">
        <w:rPr>
          <w:rFonts w:ascii="Arial" w:hAnsi="Arial" w:cs="Arial"/>
          <w:sz w:val="20"/>
          <w:vertAlign w:val="superscript"/>
        </w:rPr>
        <w:t>55</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mgrk7CCS","properties":{"formattedCitation":"\\super 14,56\\nosupersub{}","plainCitation":"14,56","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0fF4X9LB/DW5PGwF3","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CF248A" w:rsidRPr="00CF248A">
        <w:rPr>
          <w:rFonts w:ascii="Arial" w:hAnsi="Arial" w:cs="Arial"/>
          <w:sz w:val="20"/>
          <w:vertAlign w:val="superscript"/>
        </w:rPr>
        <w:t>14,56</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r w:rsidR="00993F13">
        <w:rPr>
          <w:rFonts w:ascii="Arial" w:eastAsia="Times New Roman" w:hAnsi="Arial" w:cs="Arial"/>
          <w:sz w:val="20"/>
          <w:szCs w:val="20"/>
        </w:rPr>
        <w:t>S</w:t>
      </w:r>
      <w:r w:rsidRPr="00961490">
        <w:rPr>
          <w:rFonts w:ascii="Arial" w:eastAsia="Times New Roman" w:hAnsi="Arial" w:cs="Arial"/>
          <w:sz w:val="20"/>
          <w:szCs w:val="20"/>
        </w:rPr>
        <w:t>cleractinian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lastRenderedPageBreak/>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264FA4F5"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4Bn6ZRSv","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scleractinian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r w:rsidR="00E227EE" w:rsidRPr="00C64009">
        <w:rPr>
          <w:rFonts w:ascii="Arial" w:hAnsi="Arial" w:cs="Arial"/>
          <w:i/>
          <w:iCs/>
          <w:color w:val="000000"/>
          <w:sz w:val="20"/>
          <w:szCs w:val="20"/>
        </w:rPr>
        <w:t>Lithophyllon</w:t>
      </w:r>
      <w:r w:rsidR="00E227EE">
        <w:rPr>
          <w:rFonts w:ascii="Arial" w:hAnsi="Arial" w:cs="Arial"/>
          <w:color w:val="000000"/>
          <w:sz w:val="20"/>
          <w:szCs w:val="20"/>
        </w:rPr>
        <w:t xml:space="preserve"> (Supplementary Data Table 1a, d).</w:t>
      </w:r>
    </w:p>
    <w:p w14:paraId="20A1B39B" w14:textId="0DBE946C"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5i8tGA0z","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VzBTbrhD","properties":{"formattedCitation":"\\super 57\\nosupersub{}","plainCitation":"57","noteIndex":0},"citationItems":[{"id":"0fF4X9LB/p8i2k5As","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hirlPaks (Nasco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PowerSoil DNA Isolation kit (MoBio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scleractinian Anthozoans were also opportunistically collected and stored similarly, including healthy samples of the genera </w:t>
      </w:r>
      <w:r w:rsidRPr="00961490">
        <w:rPr>
          <w:rFonts w:ascii="Arial" w:eastAsia="Times New Roman" w:hAnsi="Arial" w:cs="Arial"/>
          <w:i/>
          <w:sz w:val="20"/>
          <w:szCs w:val="20"/>
        </w:rPr>
        <w:t xml:space="preserve">Millepora </w:t>
      </w:r>
      <w:r w:rsidRPr="00961490">
        <w:rPr>
          <w:rFonts w:ascii="Arial" w:eastAsia="Times New Roman" w:hAnsi="Arial" w:cs="Arial"/>
          <w:sz w:val="20"/>
          <w:szCs w:val="20"/>
        </w:rPr>
        <w:t xml:space="preserve">(hydrozoan fire coral), </w:t>
      </w:r>
      <w:r w:rsidRPr="00961490">
        <w:rPr>
          <w:rFonts w:ascii="Arial" w:eastAsia="Times New Roman" w:hAnsi="Arial" w:cs="Arial"/>
          <w:i/>
          <w:sz w:val="20"/>
          <w:szCs w:val="20"/>
        </w:rPr>
        <w:t xml:space="preserve">Palythoa </w:t>
      </w:r>
      <w:r w:rsidRPr="00961490">
        <w:rPr>
          <w:rFonts w:ascii="Arial" w:eastAsia="Times New Roman" w:hAnsi="Arial" w:cs="Arial"/>
          <w:sz w:val="20"/>
          <w:szCs w:val="20"/>
        </w:rPr>
        <w:t xml:space="preserve">(zoanthid), </w:t>
      </w:r>
      <w:r w:rsidRPr="00961490">
        <w:rPr>
          <w:rFonts w:ascii="Arial" w:eastAsia="Times New Roman" w:hAnsi="Arial" w:cs="Arial"/>
          <w:i/>
          <w:sz w:val="20"/>
          <w:szCs w:val="20"/>
        </w:rPr>
        <w:t xml:space="preserve">Heliopora </w:t>
      </w:r>
      <w:r w:rsidRPr="00961490">
        <w:rPr>
          <w:rFonts w:ascii="Arial" w:eastAsia="Times New Roman" w:hAnsi="Arial" w:cs="Arial"/>
          <w:sz w:val="20"/>
          <w:szCs w:val="20"/>
        </w:rPr>
        <w:t xml:space="preserve">(blue coral), </w:t>
      </w:r>
      <w:r w:rsidRPr="00961490">
        <w:rPr>
          <w:rFonts w:ascii="Arial" w:eastAsia="Times New Roman" w:hAnsi="Arial" w:cs="Arial"/>
          <w:i/>
          <w:sz w:val="20"/>
          <w:szCs w:val="20"/>
        </w:rPr>
        <w:t xml:space="preserve">Tubipora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r w:rsidRPr="00961490">
        <w:rPr>
          <w:rFonts w:ascii="Arial" w:eastAsia="Times New Roman" w:hAnsi="Arial" w:cs="Arial"/>
          <w:i/>
          <w:sz w:val="20"/>
          <w:szCs w:val="20"/>
        </w:rPr>
        <w:t xml:space="preserve">Lobophytum </w:t>
      </w:r>
      <w:r w:rsidRPr="00961490">
        <w:rPr>
          <w:rFonts w:ascii="Arial" w:eastAsia="Times New Roman" w:hAnsi="Arial" w:cs="Arial"/>
          <w:sz w:val="20"/>
          <w:szCs w:val="20"/>
        </w:rPr>
        <w:t xml:space="preserve">(soft corals). </w:t>
      </w:r>
    </w:p>
    <w:p w14:paraId="5D6AE7AF" w14:textId="626C5E3C"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CF248A">
        <w:rPr>
          <w:rFonts w:ascii="Arial" w:eastAsia="Times New Roman" w:hAnsi="Arial" w:cs="Arial"/>
          <w:color w:val="222222"/>
          <w:sz w:val="20"/>
          <w:szCs w:val="20"/>
          <w:highlight w:val="white"/>
        </w:rPr>
        <w:instrText xml:space="preserve"> ADDIN ZOTERO_ITEM CSL_CITATION {"citationID":"y3F4tVUc","properties":{"formattedCitation":"\\super 58\\nosupersub{}","plainCitation":"58","noteIndex":0},"citationItems":[{"id":"0fF4X9LB/ayVyjawW","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CF248A">
        <w:rPr>
          <w:rFonts w:ascii="Cambria Math" w:eastAsia="Times New Roman" w:hAnsi="Cambria Math" w:cs="Cambria Math"/>
          <w:color w:val="222222"/>
          <w:sz w:val="20"/>
          <w:szCs w:val="20"/>
          <w:highlight w:val="white"/>
        </w:rPr>
        <w:instrText>∼</w:instrText>
      </w:r>
      <w:r w:rsidR="00CF248A">
        <w:rPr>
          <w:rFonts w:ascii="Arial" w:eastAsia="Times New Roman" w:hAnsi="Arial" w:cs="Arial"/>
          <w:color w:val="222222"/>
          <w:sz w:val="20"/>
          <w:szCs w:val="20"/>
          <w:highlight w:val="white"/>
        </w:rPr>
        <w:instrText xml:space="preserve"> 0.5). Unexpectedly, biases with 515F-Y/806R against SAR11 in field samples (</w:instrText>
      </w:r>
      <w:r w:rsidR="00CF248A">
        <w:rPr>
          <w:rFonts w:ascii="Cambria Math" w:eastAsia="Times New Roman" w:hAnsi="Cambria Math" w:cs="Cambria Math"/>
          <w:color w:val="222222"/>
          <w:sz w:val="20"/>
          <w:szCs w:val="20"/>
          <w:highlight w:val="white"/>
        </w:rPr>
        <w:instrText>∼</w:instrText>
      </w:r>
      <w:r w:rsidR="00CF248A">
        <w:rPr>
          <w:rFonts w:ascii="Arial" w:eastAsia="Times New Roman" w:hAnsi="Arial" w:cs="Arial"/>
          <w:color w:val="222222"/>
          <w:sz w:val="20"/>
          <w:szCs w:val="20"/>
          <w:highlight w:val="white"/>
        </w:rPr>
        <w:instrText>4–10-fold) were stronger than in mock communities (</w:instrText>
      </w:r>
      <w:r w:rsidR="00CF248A">
        <w:rPr>
          <w:rFonts w:ascii="Cambria Math" w:eastAsia="Times New Roman" w:hAnsi="Cambria Math" w:cs="Cambria Math"/>
          <w:color w:val="222222"/>
          <w:sz w:val="20"/>
          <w:szCs w:val="20"/>
          <w:highlight w:val="white"/>
        </w:rPr>
        <w:instrText>∼</w:instrText>
      </w:r>
      <w:r w:rsidR="00CF248A">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CF248A">
        <w:rPr>
          <w:rFonts w:ascii="Cambria Math" w:eastAsia="Times New Roman" w:hAnsi="Cambria Math" w:cs="Cambria Math"/>
          <w:color w:val="222222"/>
          <w:sz w:val="20"/>
          <w:szCs w:val="20"/>
          <w:highlight w:val="white"/>
        </w:rPr>
        <w:instrText>∼</w:instrText>
      </w:r>
      <w:r w:rsidR="00CF248A">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CF248A" w:rsidRPr="00CF248A">
        <w:rPr>
          <w:rFonts w:ascii="Arial" w:hAnsi="Arial" w:cs="Arial"/>
          <w:color w:val="000000"/>
          <w:sz w:val="20"/>
          <w:vertAlign w:val="superscript"/>
        </w:rPr>
        <w:t>58</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TCG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CF248A">
        <w:rPr>
          <w:rFonts w:ascii="Arial" w:eastAsia="Times New Roman" w:hAnsi="Arial" w:cs="Arial"/>
          <w:color w:val="222222"/>
          <w:sz w:val="20"/>
          <w:szCs w:val="20"/>
          <w:highlight w:val="white"/>
        </w:rPr>
        <w:instrText xml:space="preserve"> ADDIN ZOTERO_ITEM CSL_CITATION {"citationID":"1Btb1NVN","properties":{"formattedCitation":"\\super 59\\nosupersub{}","plainCitation":"59","noteIndex":0},"citationItems":[{"id":"0fF4X9LB/P3z0LHos","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CF248A" w:rsidRPr="00CF248A">
        <w:rPr>
          <w:rFonts w:ascii="Arial" w:hAnsi="Arial" w:cs="Arial"/>
          <w:color w:val="000000"/>
          <w:sz w:val="20"/>
          <w:vertAlign w:val="superscript"/>
        </w:rPr>
        <w:t>59</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3HWGi8Mp","properties":{"formattedCitation":"\\super 57\\nosupersub{}","plainCitation":"57","noteIndex":0},"citationItems":[{"id":"0fF4X9LB/p8i2k5As","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All raw sequencing data and associated metadata for the samples used in this study are available on Qiita (qiita.ucsd.edu) under project ID 10895, prep ID 3439.</w:t>
      </w:r>
    </w:p>
    <w:p w14:paraId="671BD1D4" w14:textId="0340362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Qznv4P0H","properties":{"formattedCitation":"\\super 60\\nosupersub{}","plainCitation":"60","noteIndex":0},"citationItems":[{"id":865,"uris":["http://zotero.org/groups/2769688/items/8U4P3I3P"],"itemData":{"id":86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Golay barcodes using “split_libraries” with default parameters in QIIME1.9.1</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9ReI5NEY","properties":{"formattedCitation":"\\super 61\\nosupersub{}","plainCitation":"61","noteIndex":0},"citationItems":[{"id":1178,"uris":["http://zotero.org/groups/2769688/items/KIXXMBDZ"],"itemData":{"id":1178,"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CKfqZUSC","properties":{"formattedCitation":"\\super 62\\nosupersub{}","plainCitation":"62","noteIndex":0},"citationItems":[{"id":1176,"uris":["http://zotero.org/groups/2769688/items/X4A6XRDH"],"itemData":{"id":117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biom and taxonomy tables were obtained from Qiita (CRC32 id: 8817b8b8 and CRC32 id: ac925c85) and processed using a customized QIIME2 v. 2020.8.0</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jXuYPD9v","properties":{"formattedCitation":"\\super 63\\nosupersub{}","plainCitation":"63","noteIndex":0},"citationItems":[{"id":"0fF4X9LB/OFGMqzP5","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zaneveld/GCMP_global_disease). Taxonomic assignment of ASVs was performed using vsearch</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IysQVuc0","properties":{"formattedCitation":"\\super 64\\nosupersub{}","plainCitation":"64","noteIndex":0},"citationItems":[{"id":"0fF4X9LB/b2AKLfrT","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zoWq9T8R","properties":{"formattedCitation":"\\super 65\\nosupersub{}","plainCitation":"65","noteIndex":0},"citationItems":[{"id":"0fF4X9LB/XGcWwyqp","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5</w:t>
      </w:r>
      <w:r w:rsidR="00DA6924">
        <w:rPr>
          <w:rFonts w:ascii="Arial" w:eastAsia="Times New Roman" w:hAnsi="Arial" w:cs="Arial"/>
          <w:sz w:val="20"/>
          <w:szCs w:val="20"/>
        </w:rPr>
        <w:fldChar w:fldCharType="end"/>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5E7681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q1j1Emy0","properties":{"formattedCitation":"\\super 66\\nosupersub{}","plainCitation":"66","noteIndex":0},"citationItems":[{"id":876,"uris":["http://zotero.org/groups/2769688/items/CFYXLCTN"],"itemData":{"id":87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9yxwQfKp","properties":{"formattedCitation":"\\super 67\\nosupersub{}","plainCitation":"67","noteIndex":0},"citationItems":[{"id":1175,"uris":["http://zotero.org/groups/2769688/items/V6MEBRI7"],"itemData":{"id":1175,"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 refer to this expanded taxonomy as “silva_metaxa2” in </w:t>
      </w:r>
      <w:r w:rsidRPr="00961490">
        <w:rPr>
          <w:rFonts w:ascii="Arial" w:eastAsia="Times New Roman" w:hAnsi="Arial" w:cs="Arial"/>
          <w:sz w:val="20"/>
          <w:szCs w:val="20"/>
        </w:rPr>
        <w:lastRenderedPageBreak/>
        <w:t>code. After taxonomic assignment, all mitochondrial and chloroplast reads were removed. The bacterial phylogenetic tree was built using the SATé-enabled phylogenetic placement (SEPP) insertion technique with the q2-fragment-insertion plugin</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XlvNqntM","properties":{"formattedCitation":"\\super 68\\nosupersub{}","plainCitation":"68","noteIndex":0},"citationItems":[{"id":875,"uris":["http://zotero.org/groups/2769688/items/LSFPS5IX"],"itemData":{"id":875,"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fqT4VNqt","properties":{"formattedCitation":"\\super 65\\nosupersub{}","plainCitation":"65","noteIndex":0},"citationItems":[{"id":"0fF4X9LB/XGcWwyqp","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19C4F82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Potential contaminants from extraction and sequence blanks (n = 103 negative controls) were identified and removed using the decontam package</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9I6Hvus2","properties":{"formattedCitation":"\\super 69\\nosupersub{}","plainCitation":"69","noteIndex":0},"citationItems":[{"id":1174,"uris":["http://zotero.org/groups/2769688/items/EZBGJK3N"],"itemData":{"id":1174,"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6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1cJQGelB","properties":{"formattedCitation":"\\super 70\\nosupersub{}","plainCitation":"70","noteIndex":0},"citationItems":[{"id":"0fF4X9LB/PwGOndja","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7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29289ECC"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r w:rsidR="001E7B35" w:rsidRPr="002F1CD2">
        <w:rPr>
          <w:rFonts w:ascii="Arial" w:hAnsi="Arial" w:cs="Arial"/>
          <w:color w:val="000000"/>
          <w:sz w:val="20"/>
        </w:rPr>
        <w:t>Hawaiʻi</w:t>
      </w:r>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786E7F">
        <w:rPr>
          <w:rFonts w:ascii="Arial" w:eastAsia="Tahoma" w:hAnsi="Arial" w:cs="Arial"/>
          <w:sz w:val="20"/>
          <w:szCs w:val="20"/>
        </w:rPr>
        <w:instrText xml:space="preserve"> ADDIN ZOTERO_ITEM CSL_CITATION {"citationID":"TwTOiE8H","properties":{"formattedCitation":"\\super 29\\nosupersub{}","plainCitation":"29","noteIndex":0},"citationItems":[{"id":1131,"uris":["http://zotero.org/groups/2769688/items/BM8A9XTG"],"itemData":{"id":1131,"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ZbG3NJO3","properties":{"formattedCitation":"\\super 71\\nosupersub{}","plainCitation":"71","noteIndex":0},"citationItems":[{"id":1681,"uris":["http://zotero.org/groups/2769688/items/R9PBCUPI"],"itemData":{"id":168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CF248A" w:rsidRPr="00CF248A">
        <w:rPr>
          <w:rFonts w:ascii="Arial" w:hAnsi="Arial" w:cs="Arial"/>
          <w:sz w:val="20"/>
          <w:vertAlign w:val="superscript"/>
        </w:rPr>
        <w:t>71</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MdSiNq2w","properties":{"formattedCitation":"\\super 72\\nosupersub{}","plainCitation":"72","noteIndex":0},"citationItems":[{"id":888,"uris":["http://zotero.org/groups/2769688/items/V2QSYIF7"],"itemData":{"id":888,"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CF248A" w:rsidRPr="00CF248A">
        <w:rPr>
          <w:rFonts w:ascii="Arial" w:hAnsi="Arial" w:cs="Arial"/>
          <w:sz w:val="20"/>
          <w:vertAlign w:val="superscript"/>
        </w:rPr>
        <w:t>72</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6FDBB10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in an attempt to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7777777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p>
    <w:p w14:paraId="520CF9C8" w14:textId="4A74842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15mWVzv9","properties":{"formattedCitation":"\\super 63\\nosupersub{}","plainCitation":"63","noteIndex":0},"citationItems":[{"id":"0fF4X9LB/OFGMqzP5","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CF248A" w:rsidRPr="00CF248A">
        <w:rPr>
          <w:rFonts w:ascii="Arial" w:hAnsi="Arial" w:cs="Arial"/>
          <w:sz w:val="20"/>
          <w:vertAlign w:val="superscript"/>
        </w:rPr>
        <w:t>63</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r w:rsidRPr="00961490">
        <w:rPr>
          <w:rFonts w:ascii="Arial" w:eastAsia="Times New Roman" w:hAnsi="Arial" w:cs="Arial"/>
          <w:sz w:val="20"/>
          <w:szCs w:val="20"/>
        </w:rPr>
        <w:t xml:space="preserve">mucus  —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Simpson’s Index, which is of particular importance in these results, is at its highest when a single taxon is the only one present in microbiome, and at its lowest when there are both a large number of taxa, and all taxa have equal abundance</w:t>
      </w:r>
      <w:ins w:id="335" w:author="Microsoft Office User" w:date="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more rich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0FC434A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AwIoQnD5","properties":{"formattedCitation":"\\super 31\\nosupersub{}","plainCitation":"31","noteIndex":0},"citationItems":[{"id":893,"uris":["http://zotero.org/groups/2769688/items/3INIID6L"],"itemData":{"id":893,"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phylosymbiosis in corals</w:t>
      </w:r>
      <w:r w:rsidR="002F1CD2">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5lIR9a5n","properties":{"formattedCitation":"\\super 16\\nosupersub{}","plainCitation":"16","noteIndex":0},"citationItems":[{"id":892,"uris":["http://zotero.org/groups/2769688/items/8XBZWD3W"],"itemData":{"id":892,"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0F49792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786E7F">
        <w:rPr>
          <w:rFonts w:ascii="Arial" w:eastAsia="Times New Roman" w:hAnsi="Arial" w:cs="Arial"/>
          <w:sz w:val="20"/>
          <w:szCs w:val="20"/>
        </w:rPr>
        <w:instrText xml:space="preserve"> ADDIN ZOTERO_ITEM CSL_CITATION {"citationID":"DJgqwHBZ","properties":{"formattedCitation":"\\super 30\\nosupersub{}","plainCitation":"30","noteIndex":0},"citationItems":[{"id":1969,"uris":["http://zotero.org/groups/2769688/items/3GF6EKAH"],"itemData":{"id":1969,"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yr). This resulted in growth rate data from 18 coral genera that were subsequently combined with our genus-level trait table (Supplementary Data Table 1d). </w:t>
      </w:r>
    </w:p>
    <w:p w14:paraId="750FD980" w14:textId="70F0C36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Felsenstein’s phylogenetic independent contrasts (PIC) to visualize our cross-genus trait correlations using the phytools R package</w:t>
      </w:r>
      <w:r w:rsidR="002F1CD2">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xowjpLoV","properties":{"formattedCitation":"\\super 73\\nosupersub{}","plainCitation":"73","noteIndex":0},"citationItems":[{"id":1728,"uris":["http://zotero.org/groups/2769688/items/89LV36XJ"],"itemData":{"id":1728,"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CF248A" w:rsidRPr="00CF248A">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This method removes the effect of any shared evolutionary histories by calculating differences in trait values (contrasts) between sister taxa. We next examined the relationships between traits using information-theoretic model selection (that is, comparison of AICc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9sEX2TCl","properties":{"formattedCitation":"\\super 74\\nosupersub{}","plainCitation":"74","noteIndex":0},"citationItems":[{"id":1172,"uris":["http://zotero.org/groups/2769688/items/VZGLF8SW"],"itemData":{"id":1172,"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CF248A" w:rsidRPr="00CF248A">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In the first model, we used PGLS with no branch length transformation (i.e. holding λ,</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and PGLS + κ. For detailed explanations of each parameter, please refer to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 Typically, these models estimated very low λ (~0), indicating little or low phylogenetic inertia.</w:t>
      </w:r>
      <w:r w:rsidR="00E227EE">
        <w:rPr>
          <w:rFonts w:ascii="Arial" w:eastAsia="Times New Roman" w:hAnsi="Arial" w:cs="Arial"/>
          <w:sz w:val="20"/>
          <w:szCs w:val="20"/>
        </w:rPr>
        <w:t xml:space="preserve"> 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48B821E2" w:rsidR="00961490" w:rsidRDefault="00961490" w:rsidP="00961490">
      <w:pPr>
        <w:rPr>
          <w:ins w:id="336" w:author="Microsoft Office User" w:date="2024-11-01T10:12:00Z"/>
          <w:rFonts w:ascii="Arial" w:eastAsia="Times New Roman" w:hAnsi="Arial" w:cs="Arial"/>
          <w:sz w:val="20"/>
          <w:szCs w:val="20"/>
        </w:rPr>
      </w:pPr>
      <w:r w:rsidRPr="00961490">
        <w:rPr>
          <w:rFonts w:ascii="Arial" w:eastAsia="Times New Roman" w:hAnsi="Arial" w:cs="Arial"/>
          <w:sz w:val="20"/>
          <w:szCs w:val="20"/>
        </w:rPr>
        <w:t>Additionally, ancestral state reconstructions of key traits were visualized using the contmap function in the phytools R package</w:t>
      </w:r>
      <w:r w:rsidR="002F1CD2">
        <w:rPr>
          <w:rFonts w:ascii="Arial" w:eastAsia="Times New Roman" w:hAnsi="Arial" w:cs="Arial"/>
          <w:sz w:val="20"/>
          <w:szCs w:val="20"/>
        </w:rPr>
        <w:fldChar w:fldCharType="begin"/>
      </w:r>
      <w:r w:rsidR="00CF248A">
        <w:rPr>
          <w:rFonts w:ascii="Arial" w:eastAsia="Times New Roman" w:hAnsi="Arial" w:cs="Arial"/>
          <w:sz w:val="20"/>
          <w:szCs w:val="20"/>
        </w:rPr>
        <w:instrText xml:space="preserve"> ADDIN ZOTERO_ITEM CSL_CITATION {"citationID":"Yh4lK38J","properties":{"formattedCitation":"\\super 73\\nosupersub{}","plainCitation":"73","noteIndex":0},"citationItems":[{"id":1728,"uris":["http://zotero.org/groups/2769688/items/89LV36XJ"],"itemData":{"id":1728,"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CF248A" w:rsidRPr="00CF248A">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which in turn estimates internal states using fast maximum-likelihood (ML) ancestral state reconstruct as implemented in the fastAnc phytools function.</w:t>
      </w:r>
    </w:p>
    <w:p w14:paraId="09A1FD66" w14:textId="71207DF1" w:rsidR="00346790" w:rsidRPr="00961490" w:rsidRDefault="005859EF" w:rsidP="00961490">
      <w:pPr>
        <w:rPr>
          <w:rFonts w:ascii="Arial" w:eastAsia="Times New Roman" w:hAnsi="Arial" w:cs="Arial"/>
          <w:sz w:val="20"/>
          <w:szCs w:val="20"/>
        </w:rPr>
      </w:pPr>
      <w:ins w:id="337" w:author="Microsoft Office User" w:date="2024-11-01T10:17:00Z">
        <w:r>
          <w:rPr>
            <w:rFonts w:ascii="Arial" w:eastAsia="Times New Roman" w:hAnsi="Arial" w:cs="Arial"/>
            <w:sz w:val="20"/>
            <w:szCs w:val="20"/>
          </w:rPr>
          <w:lastRenderedPageBreak/>
          <w:t>Annotated c</w:t>
        </w:r>
      </w:ins>
      <w:ins w:id="338" w:author="Microsoft Office User" w:date="2024-11-01T10:12:00Z">
        <w:r w:rsidR="00346790">
          <w:rPr>
            <w:rFonts w:ascii="Arial" w:eastAsia="Times New Roman" w:hAnsi="Arial" w:cs="Arial"/>
            <w:sz w:val="20"/>
            <w:szCs w:val="20"/>
          </w:rPr>
          <w:t xml:space="preserve">ode for all phylogenetic correlations are available </w:t>
        </w:r>
      </w:ins>
      <w:ins w:id="339" w:author="Microsoft Office User" w:date="2024-11-01T10:13:00Z">
        <w:r w:rsidR="00346790">
          <w:rPr>
            <w:rFonts w:ascii="Arial" w:eastAsia="Times New Roman" w:hAnsi="Arial" w:cs="Arial"/>
            <w:sz w:val="20"/>
            <w:szCs w:val="20"/>
          </w:rPr>
          <w:t xml:space="preserve">within </w:t>
        </w:r>
      </w:ins>
      <w:ins w:id="340" w:author="Microsoft Office User" w:date="2024-11-01T10:16:00Z">
        <w:r>
          <w:rPr>
            <w:rFonts w:ascii="Arial" w:eastAsia="Times New Roman" w:hAnsi="Arial" w:cs="Arial"/>
            <w:sz w:val="20"/>
            <w:szCs w:val="20"/>
          </w:rPr>
          <w:t xml:space="preserve">the run_all_PICs.ipynb script </w:t>
        </w:r>
      </w:ins>
      <w:ins w:id="341" w:author="Microsoft Office User" w:date="2024-11-01T10:17:00Z">
        <w:r>
          <w:rPr>
            <w:rFonts w:ascii="Arial" w:eastAsia="Times New Roman" w:hAnsi="Arial" w:cs="Arial"/>
            <w:sz w:val="20"/>
            <w:szCs w:val="20"/>
          </w:rPr>
          <w:t xml:space="preserve">on GitHub </w:t>
        </w:r>
        <w:r>
          <w:rPr>
            <w:rFonts w:ascii="Arial" w:eastAsia="Times New Roman" w:hAnsi="Arial" w:cs="Arial"/>
            <w:sz w:val="20"/>
            <w:szCs w:val="20"/>
          </w:rPr>
          <w:fldChar w:fldCharType="begin"/>
        </w:r>
        <w:r>
          <w:rPr>
            <w:rFonts w:ascii="Arial" w:eastAsia="Times New Roman" w:hAnsi="Arial" w:cs="Arial"/>
            <w:sz w:val="20"/>
            <w:szCs w:val="20"/>
          </w:rPr>
          <w:instrText xml:space="preserve"> HYPERLINK "</w:instrText>
        </w:r>
        <w:r w:rsidRPr="005859EF">
          <w:rPr>
            <w:rFonts w:ascii="Arial" w:eastAsia="Times New Roman" w:hAnsi="Arial" w:cs="Arial"/>
            <w:sz w:val="20"/>
            <w:szCs w:val="20"/>
          </w:rPr>
          <w:instrText>https://github.com/zaneveld/GCMP_Global_Disease/blob/master/analysis/core_analysis/procedure/run_all_PICs.ipynb</w:instrText>
        </w:r>
        <w:r>
          <w:rPr>
            <w:rFonts w:ascii="Arial" w:eastAsia="Times New Roman" w:hAnsi="Arial" w:cs="Arial"/>
            <w:sz w:val="20"/>
            <w:szCs w:val="20"/>
          </w:rPr>
          <w:instrText xml:space="preserve">" </w:instrText>
        </w:r>
        <w:r>
          <w:rPr>
            <w:rFonts w:ascii="Arial" w:eastAsia="Times New Roman" w:hAnsi="Arial" w:cs="Arial"/>
            <w:sz w:val="20"/>
            <w:szCs w:val="20"/>
          </w:rPr>
          <w:fldChar w:fldCharType="separate"/>
        </w:r>
        <w:r w:rsidRPr="007300AC">
          <w:rPr>
            <w:rStyle w:val="Hyperlink"/>
            <w:rFonts w:ascii="Arial" w:eastAsia="Times New Roman" w:hAnsi="Arial" w:cs="Arial"/>
            <w:sz w:val="20"/>
            <w:szCs w:val="20"/>
          </w:rPr>
          <w:t>https://github.com/zaneveld/GCMP_Global_Disease/blob/master/analysis/core_analysis/procedure/run_all_PICs.ipynb</w:t>
        </w:r>
        <w:r>
          <w:rPr>
            <w:rFonts w:ascii="Arial" w:eastAsia="Times New Roman" w:hAnsi="Arial" w:cs="Arial"/>
            <w:sz w:val="20"/>
            <w:szCs w:val="20"/>
          </w:rPr>
          <w:fldChar w:fldCharType="end"/>
        </w:r>
        <w:r>
          <w:rPr>
            <w:rFonts w:ascii="Arial" w:eastAsia="Times New Roman" w:hAnsi="Arial" w:cs="Arial"/>
            <w:sz w:val="20"/>
            <w:szCs w:val="20"/>
          </w:rPr>
          <w:t xml:space="preserve">) with correlation results and stats </w:t>
        </w:r>
      </w:ins>
      <w:ins w:id="342" w:author="Microsoft Office User" w:date="2024-11-01T10:13:00Z">
        <w:r w:rsidR="00346790">
          <w:rPr>
            <w:rFonts w:ascii="Arial" w:eastAsia="Times New Roman" w:hAnsi="Arial" w:cs="Arial"/>
            <w:sz w:val="20"/>
            <w:szCs w:val="20"/>
          </w:rPr>
          <w:t>organized by analysis numbe</w:t>
        </w:r>
      </w:ins>
      <w:ins w:id="343" w:author="Microsoft Office User" w:date="2024-11-01T10:16:00Z">
        <w:r>
          <w:rPr>
            <w:rFonts w:ascii="Arial" w:eastAsia="Times New Roman" w:hAnsi="Arial" w:cs="Arial"/>
            <w:sz w:val="20"/>
            <w:szCs w:val="20"/>
          </w:rPr>
          <w:t>r (</w:t>
        </w:r>
      </w:ins>
      <w:ins w:id="344" w:author="Microsoft Office User" w:date="2024-11-01T10:17:00Z">
        <w:r>
          <w:rPr>
            <w:rFonts w:ascii="Arial" w:eastAsia="Times New Roman" w:hAnsi="Arial" w:cs="Arial"/>
            <w:sz w:val="20"/>
            <w:szCs w:val="20"/>
          </w:rPr>
          <w:t>A</w:t>
        </w:r>
      </w:ins>
      <w:ins w:id="345" w:author="Microsoft Office User" w:date="2024-11-01T10:16:00Z">
        <w:r>
          <w:rPr>
            <w:rFonts w:ascii="Arial" w:eastAsia="Times New Roman" w:hAnsi="Arial" w:cs="Arial"/>
            <w:sz w:val="20"/>
            <w:szCs w:val="20"/>
          </w:rPr>
          <w:t>1-15)</w:t>
        </w:r>
      </w:ins>
    </w:p>
    <w:p w14:paraId="4EEAE8C9" w14:textId="45F86AAE" w:rsidR="00980C22" w:rsidRDefault="00961490" w:rsidP="00961490">
      <w:pPr>
        <w:rPr>
          <w:ins w:id="346" w:author="Microsoft Office User" w:date="2024-11-01T10:18:00Z"/>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CF248A">
        <w:rPr>
          <w:rFonts w:ascii="Arial" w:eastAsia="Times New Roman" w:hAnsi="Arial" w:cs="Arial"/>
          <w:color w:val="24292F"/>
          <w:sz w:val="20"/>
          <w:szCs w:val="20"/>
        </w:rPr>
        <w:instrText xml:space="preserve"> ADDIN ZOTERO_ITEM CSL_CITATION {"citationID":"9VqR7nfv","properties":{"formattedCitation":"\\super 75\\nosupersub{}","plainCitation":"75","noteIndex":0},"citationItems":[{"id":1404,"uris":["http://zotero.org/groups/2769688/items/Y5EZFNNC"],"itemData":{"id":1404,"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CF248A" w:rsidRPr="00CF248A">
        <w:rPr>
          <w:rFonts w:ascii="Arial" w:hAnsi="Arial" w:cs="Arial"/>
          <w:color w:val="000000"/>
          <w:sz w:val="20"/>
          <w:vertAlign w:val="superscript"/>
        </w:rPr>
        <w:t>75</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347" w:author="Microsoft Office User" w:date="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348" w:author="Microsoft Office User" w:date="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CICc values (using both Pagel’s λ and Brownian Motion models of evolution) were averaged for interpretation and visualization. </w:t>
      </w:r>
    </w:p>
    <w:p w14:paraId="4D918D19" w14:textId="0F060454" w:rsidR="005859EF" w:rsidRPr="005859EF" w:rsidRDefault="005859EF" w:rsidP="00961490">
      <w:pPr>
        <w:rPr>
          <w:rFonts w:ascii="Arial" w:eastAsia="Times New Roman" w:hAnsi="Arial" w:cs="Arial"/>
          <w:color w:val="24292F"/>
          <w:sz w:val="20"/>
          <w:szCs w:val="20"/>
        </w:rPr>
      </w:pPr>
      <w:ins w:id="349" w:author="Microsoft Office User" w:date="2024-11-01T10:18:00Z">
        <w:r>
          <w:rPr>
            <w:rFonts w:ascii="Arial" w:eastAsia="Times New Roman" w:hAnsi="Arial" w:cs="Arial"/>
            <w:b/>
            <w:bCs/>
            <w:color w:val="24292F"/>
            <w:sz w:val="20"/>
            <w:szCs w:val="20"/>
          </w:rPr>
          <w:t xml:space="preserve">Analysis of Endozoicomonas ASVs. </w:t>
        </w:r>
        <w:r>
          <w:rPr>
            <w:rFonts w:ascii="Arial" w:eastAsia="Times New Roman" w:hAnsi="Arial" w:cs="Arial"/>
            <w:color w:val="24292F"/>
            <w:sz w:val="20"/>
            <w:szCs w:val="20"/>
          </w:rPr>
          <w:t xml:space="preserve">ASVs annotated as </w:t>
        </w:r>
        <w:r>
          <w:rPr>
            <w:rFonts w:ascii="Arial" w:eastAsia="Times New Roman" w:hAnsi="Arial" w:cs="Arial"/>
            <w:i/>
            <w:iCs/>
            <w:color w:val="24292F"/>
            <w:sz w:val="20"/>
            <w:szCs w:val="20"/>
          </w:rPr>
          <w:t xml:space="preserve">Endozoicomonas </w:t>
        </w:r>
        <w:r>
          <w:rPr>
            <w:rFonts w:ascii="Arial" w:eastAsia="Times New Roman" w:hAnsi="Arial" w:cs="Arial"/>
            <w:color w:val="24292F"/>
            <w:sz w:val="20"/>
            <w:szCs w:val="20"/>
          </w:rPr>
          <w:t xml:space="preserve">at the genus level were extracted from the </w:t>
        </w:r>
      </w:ins>
      <w:ins w:id="350" w:author="Microsoft Office User" w:date="2024-11-01T10:19:00Z">
        <w:r>
          <w:rPr>
            <w:rFonts w:ascii="Arial" w:eastAsia="Times New Roman" w:hAnsi="Arial" w:cs="Arial"/>
            <w:color w:val="24292F"/>
            <w:sz w:val="20"/>
            <w:szCs w:val="20"/>
          </w:rPr>
          <w:t xml:space="preserve">rarefied </w:t>
        </w:r>
      </w:ins>
      <w:ins w:id="351" w:author="Microsoft Office User" w:date="2024-11-01T10:18:00Z">
        <w:r>
          <w:rPr>
            <w:rFonts w:ascii="Arial" w:eastAsia="Times New Roman" w:hAnsi="Arial" w:cs="Arial"/>
            <w:color w:val="24292F"/>
            <w:sz w:val="20"/>
            <w:szCs w:val="20"/>
          </w:rPr>
          <w:t xml:space="preserve">QIIME2 </w:t>
        </w:r>
      </w:ins>
      <w:ins w:id="352" w:author="Microsoft Office User" w:date="2024-11-01T10:19:00Z">
        <w:r>
          <w:rPr>
            <w:rFonts w:ascii="Arial" w:eastAsia="Times New Roman" w:hAnsi="Arial" w:cs="Arial"/>
            <w:color w:val="24292F"/>
            <w:sz w:val="20"/>
            <w:szCs w:val="20"/>
          </w:rPr>
          <w:t xml:space="preserve">coral microbiome </w:t>
        </w:r>
      </w:ins>
      <w:ins w:id="353" w:author="Microsoft Office User" w:date="2024-11-01T10:18:00Z">
        <w:r>
          <w:rPr>
            <w:rFonts w:ascii="Arial" w:eastAsia="Times New Roman" w:hAnsi="Arial" w:cs="Arial"/>
            <w:color w:val="24292F"/>
            <w:sz w:val="20"/>
            <w:szCs w:val="20"/>
          </w:rPr>
          <w:t>feature table</w:t>
        </w:r>
      </w:ins>
      <w:ins w:id="354" w:author="Microsoft Office User" w:date="2024-11-01T10:22:00Z">
        <w:r w:rsidR="00AF3C99">
          <w:rPr>
            <w:rFonts w:ascii="Arial" w:eastAsia="Times New Roman" w:hAnsi="Arial" w:cs="Arial"/>
            <w:color w:val="24292F"/>
            <w:sz w:val="20"/>
            <w:szCs w:val="20"/>
          </w:rPr>
          <w:t xml:space="preserve">. Differences in ASV diversity </w:t>
        </w:r>
        <w:r w:rsidR="00AF3C99">
          <w:rPr>
            <w:rFonts w:ascii="Arial" w:eastAsia="Times New Roman" w:hAnsi="Arial" w:cs="Arial"/>
            <w:i/>
            <w:iCs/>
            <w:color w:val="24292F"/>
            <w:sz w:val="20"/>
            <w:szCs w:val="20"/>
          </w:rPr>
          <w:t xml:space="preserve">within Endozoicomonas </w:t>
        </w:r>
        <w:r w:rsidR="00AF3C99">
          <w:rPr>
            <w:rFonts w:ascii="Arial" w:eastAsia="Times New Roman" w:hAnsi="Arial" w:cs="Arial"/>
            <w:color w:val="24292F"/>
            <w:sz w:val="20"/>
            <w:szCs w:val="20"/>
          </w:rPr>
          <w:t>was assessed by PERMANOVA of Weighted UniFrac or Aitchison beta-diver</w:t>
        </w:r>
      </w:ins>
      <w:ins w:id="355" w:author="Microsoft Office User" w:date="2024-11-01T10:23:00Z">
        <w:r w:rsidR="00AF3C99">
          <w:rPr>
            <w:rFonts w:ascii="Arial" w:eastAsia="Times New Roman" w:hAnsi="Arial" w:cs="Arial"/>
            <w:color w:val="24292F"/>
            <w:sz w:val="20"/>
            <w:szCs w:val="20"/>
          </w:rPr>
          <w:t xml:space="preserve">sity </w:t>
        </w:r>
      </w:ins>
      <w:ins w:id="356" w:author="Microsoft Office User" w:date="2024-11-01T10:22:00Z">
        <w:r w:rsidR="00AF3C99">
          <w:rPr>
            <w:rFonts w:ascii="Arial" w:eastAsia="Times New Roman" w:hAnsi="Arial" w:cs="Arial"/>
            <w:color w:val="24292F"/>
            <w:sz w:val="20"/>
            <w:szCs w:val="20"/>
          </w:rPr>
          <w:t>distance matrices</w:t>
        </w:r>
      </w:ins>
      <w:ins w:id="357" w:author="Microsoft Office User" w:date="2024-11-01T10:23:00Z">
        <w:r w:rsidR="00AF3C99">
          <w:rPr>
            <w:rFonts w:ascii="Arial" w:eastAsia="Times New Roman" w:hAnsi="Arial" w:cs="Arial"/>
            <w:color w:val="24292F"/>
            <w:sz w:val="20"/>
            <w:szCs w:val="20"/>
          </w:rPr>
          <w:t xml:space="preserve">. For analysis of </w:t>
        </w:r>
        <w:r w:rsidR="00AF3C99">
          <w:rPr>
            <w:rFonts w:ascii="Arial" w:eastAsia="Times New Roman" w:hAnsi="Arial" w:cs="Arial"/>
            <w:i/>
            <w:iCs/>
            <w:color w:val="24292F"/>
            <w:sz w:val="20"/>
            <w:szCs w:val="20"/>
          </w:rPr>
          <w:t xml:space="preserve">Endozoicomonas </w:t>
        </w:r>
        <w:r w:rsidR="00AF3C99">
          <w:rPr>
            <w:rFonts w:ascii="Arial" w:eastAsia="Times New Roman" w:hAnsi="Arial" w:cs="Arial"/>
            <w:color w:val="24292F"/>
            <w:sz w:val="20"/>
            <w:szCs w:val="20"/>
          </w:rPr>
          <w:t>ASVs by compartment</w:t>
        </w:r>
        <w:r w:rsidR="00AF3C99">
          <w:rPr>
            <w:rFonts w:ascii="Arial" w:eastAsia="Times New Roman" w:hAnsi="Arial" w:cs="Arial"/>
            <w:i/>
            <w:iCs/>
            <w:color w:val="24292F"/>
            <w:sz w:val="20"/>
            <w:szCs w:val="20"/>
          </w:rPr>
          <w:t xml:space="preserve"> </w:t>
        </w:r>
      </w:ins>
      <w:ins w:id="358" w:author="Microsoft Office User" w:date="2024-11-01T10:22:00Z">
        <w:r w:rsidR="00AF3C99">
          <w:rPr>
            <w:rFonts w:ascii="Arial" w:eastAsia="Times New Roman" w:hAnsi="Arial" w:cs="Arial"/>
            <w:color w:val="24292F"/>
            <w:sz w:val="20"/>
            <w:szCs w:val="20"/>
          </w:rPr>
          <w:t xml:space="preserve"> </w:t>
        </w:r>
      </w:ins>
      <w:ins w:id="359" w:author="Microsoft Office User" w:date="2024-11-01T10:19:00Z">
        <w:r>
          <w:rPr>
            <w:rFonts w:ascii="Arial" w:eastAsia="Times New Roman" w:hAnsi="Arial" w:cs="Arial"/>
            <w:color w:val="24292F"/>
            <w:sz w:val="20"/>
            <w:szCs w:val="20"/>
          </w:rPr>
          <w:t xml:space="preserve">, and pooled according to whether they had greatest abundance in mucus, tissue or skeleton. The relative abundance of </w:t>
        </w:r>
      </w:ins>
      <w:ins w:id="360" w:author="Microsoft Office User" w:date="2024-11-01T10:20:00Z">
        <w:r>
          <w:rPr>
            <w:rFonts w:ascii="Arial" w:eastAsia="Times New Roman" w:hAnsi="Arial" w:cs="Arial"/>
            <w:color w:val="24292F"/>
            <w:sz w:val="20"/>
            <w:szCs w:val="20"/>
          </w:rPr>
          <w:t>these compartment-specific pools were then regressed against host traits using PGLS</w:t>
        </w:r>
      </w:ins>
      <w:ins w:id="361" w:author="Microsoft Office User" w:date="2024-11-01T10:21:00Z">
        <w:r>
          <w:rPr>
            <w:rFonts w:ascii="Arial" w:eastAsia="Times New Roman" w:hAnsi="Arial" w:cs="Arial"/>
            <w:color w:val="24292F"/>
            <w:sz w:val="20"/>
            <w:szCs w:val="20"/>
          </w:rPr>
          <w:t>.</w:t>
        </w:r>
      </w:ins>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samples used in this study are available on Qiita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These include coral disease data from open-access surveys in the Florida Keys (the Florida Reef Resilience Program (FRRP); https://frrp.org/) and Hawaiʻi (HICORDIS</w:t>
      </w:r>
      <w:r>
        <w:rPr>
          <w:rFonts w:ascii="Arial" w:eastAsia="Times New Roman" w:hAnsi="Arial" w:cs="Arial"/>
          <w:sz w:val="20"/>
          <w:szCs w:val="20"/>
          <w:vertAlign w:val="superscript"/>
        </w:rPr>
        <w:t>29</w:t>
      </w:r>
      <w:r w:rsidRPr="007767B4">
        <w:rPr>
          <w:rFonts w:ascii="Arial" w:eastAsia="Times New Roman" w:hAnsi="Arial" w:cs="Arial"/>
          <w:sz w:val="20"/>
          <w:szCs w:val="20"/>
        </w:rPr>
        <w:t>; 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The authors declare no competing interests.</w:t>
      </w:r>
    </w:p>
    <w:p w14:paraId="21C19A42" w14:textId="77777777" w:rsidR="007A7BE8" w:rsidRDefault="007A7BE8" w:rsidP="007A7BE8">
      <w:pPr>
        <w:contextualSpacing/>
        <w:rPr>
          <w:rFonts w:ascii="Arial" w:eastAsia="Times New Roman" w:hAnsi="Arial" w:cs="Arial"/>
          <w:sz w:val="20"/>
          <w:szCs w:val="20"/>
        </w:rPr>
      </w:pPr>
    </w:p>
    <w:p w14:paraId="1B478D34"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This work was supported by a National Science Foundation Dimensions of Biodiversity grant (#1442306) to RVT and MM, an in-kind ​​UC San Diego Seed Grant in Microbiome Science grant to JZ, an NSF IoS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The authors would like to acknowledge many contributors for their field assistance during collection of Global Coral Microbiome Project data in this manuscript. These include: Tasman Douglass, Margaux Hein, Frazer McGregor, Kathy Morrow, Katia Nicolet, Cathie Page, Gergely Torda</w:t>
      </w:r>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einheimer,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Voolstra, Maren Ziegler, Anna Roik,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Vermeij, Kristen Marhaver, Pedro Frade, Ben Mueller, and others at CARMABI for field assistance during sampling in Curaçao; Danwei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Plongée Suwan Macha and Jean-Pascal Quod for assistance in Réunion; </w:t>
      </w:r>
      <w:r w:rsidRPr="00961490">
        <w:rPr>
          <w:rFonts w:ascii="Arial" w:eastAsia="Times New Roman" w:hAnsi="Arial" w:cs="Arial"/>
          <w:color w:val="222222"/>
          <w:sz w:val="20"/>
          <w:szCs w:val="20"/>
          <w:highlight w:val="white"/>
        </w:rPr>
        <w:t xml:space="preserve"> Ruth Gates, Katie Barrott, Courtney Couch, and Keoki Stender for field assistance in </w:t>
      </w:r>
      <w:r w:rsidRPr="002F1CD2">
        <w:rPr>
          <w:rFonts w:ascii="Arial" w:hAnsi="Arial" w:cs="Arial"/>
          <w:color w:val="000000"/>
          <w:sz w:val="20"/>
        </w:rPr>
        <w:t>Hawaiʻi</w:t>
      </w:r>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Lyndsy Gazda, Jamie Lee Proffitt, Gabriele Swain, and Alaina Weinheimer for their assistance in the laboratory. The authors also acknowledge the staff of the Coral Bay Research Station, Lizard Island Research Station, Lord Howe Island Marine 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616F4E79" w14:textId="77777777" w:rsidR="00CF248A" w:rsidRPr="00CF248A" w:rsidRDefault="002F1CD2" w:rsidP="00CF248A">
      <w:pPr>
        <w:pStyle w:val="Bibliography"/>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CF248A" w:rsidRPr="00CF248A">
        <w:t>1.</w:t>
      </w:r>
      <w:r w:rsidR="00CF248A" w:rsidRPr="00CF248A">
        <w:tab/>
        <w:t xml:space="preserve">Healy, K., Ezard, T. H. G., Jones, O. R., Salguero-Gómez, R. &amp; Buckley, Y. M. Animal life history is shaped by the pace of life and the distribution of age-specific mortality and reproduction. </w:t>
      </w:r>
      <w:r w:rsidR="00CF248A" w:rsidRPr="00CF248A">
        <w:rPr>
          <w:i/>
          <w:iCs/>
        </w:rPr>
        <w:t>Nat Ecol Evol</w:t>
      </w:r>
      <w:r w:rsidR="00CF248A" w:rsidRPr="00CF248A">
        <w:t xml:space="preserve"> </w:t>
      </w:r>
      <w:r w:rsidR="00CF248A" w:rsidRPr="00CF248A">
        <w:rPr>
          <w:b/>
          <w:bCs/>
        </w:rPr>
        <w:t>3</w:t>
      </w:r>
      <w:r w:rsidR="00CF248A" w:rsidRPr="00CF248A">
        <w:t>, 1217–1224 (2019).</w:t>
      </w:r>
    </w:p>
    <w:p w14:paraId="062254A6" w14:textId="77777777" w:rsidR="00CF248A" w:rsidRPr="00CF248A" w:rsidRDefault="00CF248A" w:rsidP="00CF248A">
      <w:pPr>
        <w:pStyle w:val="Bibliography"/>
      </w:pPr>
      <w:r w:rsidRPr="00CF248A">
        <w:t>2.</w:t>
      </w:r>
      <w:r w:rsidRPr="00CF248A">
        <w:tab/>
        <w:t xml:space="preserve">Darling, E. S., Alvarez-Filip, L., Oliver, T. A., McClanahan, T. R. &amp; Côté, I. M. Evaluating life-history strategies of reef corals from species traits. </w:t>
      </w:r>
      <w:r w:rsidRPr="00CF248A">
        <w:rPr>
          <w:i/>
          <w:iCs/>
        </w:rPr>
        <w:t>Ecology Letters</w:t>
      </w:r>
      <w:r w:rsidRPr="00CF248A">
        <w:t xml:space="preserve"> </w:t>
      </w:r>
      <w:r w:rsidRPr="00CF248A">
        <w:rPr>
          <w:b/>
          <w:bCs/>
        </w:rPr>
        <w:t>15</w:t>
      </w:r>
      <w:r w:rsidRPr="00CF248A">
        <w:t>, 1378–1386 (2012).</w:t>
      </w:r>
    </w:p>
    <w:p w14:paraId="6E160BDD" w14:textId="77777777" w:rsidR="00CF248A" w:rsidRPr="00CF248A" w:rsidRDefault="00CF248A" w:rsidP="00CF248A">
      <w:pPr>
        <w:pStyle w:val="Bibliography"/>
      </w:pPr>
      <w:r w:rsidRPr="00CF248A">
        <w:lastRenderedPageBreak/>
        <w:t>3.</w:t>
      </w:r>
      <w:r w:rsidRPr="00CF248A">
        <w:tab/>
        <w:t xml:space="preserve">Most, P. J. van der, Jong, B. de, Parmentier, H. K. &amp; Verhulst, S. Trade-off between growth and immune function: a meta-analysis of selection experiments. </w:t>
      </w:r>
      <w:r w:rsidRPr="00CF248A">
        <w:rPr>
          <w:i/>
          <w:iCs/>
        </w:rPr>
        <w:t>Functional Ecology</w:t>
      </w:r>
      <w:r w:rsidRPr="00CF248A">
        <w:t xml:space="preserve"> </w:t>
      </w:r>
      <w:r w:rsidRPr="00CF248A">
        <w:rPr>
          <w:b/>
          <w:bCs/>
        </w:rPr>
        <w:t>25</w:t>
      </w:r>
      <w:r w:rsidRPr="00CF248A">
        <w:t>, 74–80 (2011).</w:t>
      </w:r>
    </w:p>
    <w:p w14:paraId="5ED219E4" w14:textId="77777777" w:rsidR="00CF248A" w:rsidRPr="00CF248A" w:rsidRDefault="00CF248A" w:rsidP="00CF248A">
      <w:pPr>
        <w:pStyle w:val="Bibliography"/>
      </w:pPr>
      <w:r w:rsidRPr="00CF248A">
        <w:t>4.</w:t>
      </w:r>
      <w:r w:rsidRPr="00CF248A">
        <w:tab/>
        <w:t xml:space="preserve">Badyaev, A. V. &amp; Ghalambor, C. K. Evolution of Life Histories Along Elevational Gradients: Trade-Off Between Parental Care and Fecundity. </w:t>
      </w:r>
      <w:r w:rsidRPr="00CF248A">
        <w:rPr>
          <w:i/>
          <w:iCs/>
        </w:rPr>
        <w:t>Ecology</w:t>
      </w:r>
      <w:r w:rsidRPr="00CF248A">
        <w:t xml:space="preserve"> </w:t>
      </w:r>
      <w:r w:rsidRPr="00CF248A">
        <w:rPr>
          <w:b/>
          <w:bCs/>
        </w:rPr>
        <w:t>82</w:t>
      </w:r>
      <w:r w:rsidRPr="00CF248A">
        <w:t>, 2948–2960 (2001).</w:t>
      </w:r>
    </w:p>
    <w:p w14:paraId="3D381C5D" w14:textId="77777777" w:rsidR="00CF248A" w:rsidRPr="00CF248A" w:rsidRDefault="00CF248A" w:rsidP="00CF248A">
      <w:pPr>
        <w:pStyle w:val="Bibliography"/>
      </w:pPr>
      <w:r w:rsidRPr="00CF248A">
        <w:t>5.</w:t>
      </w:r>
      <w:r w:rsidRPr="00CF248A">
        <w:tab/>
        <w:t xml:space="preserve">Padda, S. S., Glass, J. R. &amp; Stahlschmidt, Z. R. When it’s hot and dry: life-history strategy influences the effects of heat waves and water limitation. </w:t>
      </w:r>
      <w:r w:rsidRPr="00CF248A">
        <w:rPr>
          <w:i/>
          <w:iCs/>
        </w:rPr>
        <w:t>Journal of Experimental Biology</w:t>
      </w:r>
      <w:r w:rsidRPr="00CF248A">
        <w:t xml:space="preserve"> </w:t>
      </w:r>
      <w:r w:rsidRPr="00CF248A">
        <w:rPr>
          <w:b/>
          <w:bCs/>
        </w:rPr>
        <w:t>224</w:t>
      </w:r>
      <w:r w:rsidRPr="00CF248A">
        <w:t>, jeb236398 (2021).</w:t>
      </w:r>
    </w:p>
    <w:p w14:paraId="2CA50224" w14:textId="77777777" w:rsidR="00CF248A" w:rsidRPr="00CF248A" w:rsidRDefault="00CF248A" w:rsidP="00CF248A">
      <w:pPr>
        <w:pStyle w:val="Bibliography"/>
      </w:pPr>
      <w:r w:rsidRPr="00CF248A">
        <w:t>6.</w:t>
      </w:r>
      <w:r w:rsidRPr="00CF248A">
        <w:tab/>
        <w:t xml:space="preserve">Tollrian, R. Predator-Induced Morphological Defenses: Costs, Life History Shifts, and Maternal Effects in Daphnia Pulex. </w:t>
      </w:r>
      <w:r w:rsidRPr="00CF248A">
        <w:rPr>
          <w:i/>
          <w:iCs/>
        </w:rPr>
        <w:t>Ecology</w:t>
      </w:r>
      <w:r w:rsidRPr="00CF248A">
        <w:t xml:space="preserve"> </w:t>
      </w:r>
      <w:r w:rsidRPr="00CF248A">
        <w:rPr>
          <w:b/>
          <w:bCs/>
        </w:rPr>
        <w:t>76</w:t>
      </w:r>
      <w:r w:rsidRPr="00CF248A">
        <w:t>, 1691–1705 (1995).</w:t>
      </w:r>
    </w:p>
    <w:p w14:paraId="514FD733" w14:textId="77777777" w:rsidR="00CF248A" w:rsidRPr="00CF248A" w:rsidRDefault="00CF248A" w:rsidP="00CF248A">
      <w:pPr>
        <w:pStyle w:val="Bibliography"/>
      </w:pPr>
      <w:r w:rsidRPr="00CF248A">
        <w:t>7.</w:t>
      </w:r>
      <w:r w:rsidRPr="00CF248A">
        <w:tab/>
        <w:t xml:space="preserve">Lochmiller, R. L. &amp; Deerenberg, C. Trade-offs in evolutionary immunology: just what is the cost of immunity? </w:t>
      </w:r>
      <w:r w:rsidRPr="00CF248A">
        <w:rPr>
          <w:i/>
          <w:iCs/>
        </w:rPr>
        <w:t>Oikos</w:t>
      </w:r>
      <w:r w:rsidRPr="00CF248A">
        <w:t xml:space="preserve"> </w:t>
      </w:r>
      <w:r w:rsidRPr="00CF248A">
        <w:rPr>
          <w:b/>
          <w:bCs/>
        </w:rPr>
        <w:t>88</w:t>
      </w:r>
      <w:r w:rsidRPr="00CF248A">
        <w:t>, 87–98 (2000).</w:t>
      </w:r>
    </w:p>
    <w:p w14:paraId="7EFF9B3C" w14:textId="77777777" w:rsidR="00CF248A" w:rsidRPr="00CF248A" w:rsidRDefault="00CF248A" w:rsidP="00CF248A">
      <w:pPr>
        <w:pStyle w:val="Bibliography"/>
      </w:pPr>
      <w:r w:rsidRPr="00CF248A">
        <w:t>8.</w:t>
      </w:r>
      <w:r w:rsidRPr="00CF248A">
        <w:tab/>
        <w:t xml:space="preserve">Maynard, J. </w:t>
      </w:r>
      <w:r w:rsidRPr="00CF248A">
        <w:rPr>
          <w:i/>
          <w:iCs/>
        </w:rPr>
        <w:t>et al.</w:t>
      </w:r>
      <w:r w:rsidRPr="00CF248A">
        <w:t xml:space="preserve"> Projections of climate conditions that increase coral disease susceptibility and pathogen abundance and virulence. </w:t>
      </w:r>
      <w:r w:rsidRPr="00CF248A">
        <w:rPr>
          <w:i/>
          <w:iCs/>
        </w:rPr>
        <w:t>Nature Clim Change</w:t>
      </w:r>
      <w:r w:rsidRPr="00CF248A">
        <w:t xml:space="preserve"> </w:t>
      </w:r>
      <w:r w:rsidRPr="00CF248A">
        <w:rPr>
          <w:b/>
          <w:bCs/>
        </w:rPr>
        <w:t>5</w:t>
      </w:r>
      <w:r w:rsidRPr="00CF248A">
        <w:t>, 688–694 (2015).</w:t>
      </w:r>
    </w:p>
    <w:p w14:paraId="2EF35997" w14:textId="77777777" w:rsidR="00CF248A" w:rsidRPr="00CF248A" w:rsidRDefault="00CF248A" w:rsidP="00CF248A">
      <w:pPr>
        <w:pStyle w:val="Bibliography"/>
      </w:pPr>
      <w:r w:rsidRPr="00CF248A">
        <w:t>9.</w:t>
      </w:r>
      <w:r w:rsidRPr="00CF248A">
        <w:tab/>
        <w:t xml:space="preserve">Mora, C. </w:t>
      </w:r>
      <w:r w:rsidRPr="00CF248A">
        <w:rPr>
          <w:i/>
          <w:iCs/>
        </w:rPr>
        <w:t>et al.</w:t>
      </w:r>
      <w:r w:rsidRPr="00CF248A">
        <w:t xml:space="preserve"> Over half of known human pathogenic diseases can be aggravated by climate change. </w:t>
      </w:r>
      <w:r w:rsidRPr="00CF248A">
        <w:rPr>
          <w:i/>
          <w:iCs/>
        </w:rPr>
        <w:t>Nat. Clim. Chang.</w:t>
      </w:r>
      <w:r w:rsidRPr="00CF248A">
        <w:t xml:space="preserve"> </w:t>
      </w:r>
      <w:r w:rsidRPr="00CF248A">
        <w:rPr>
          <w:b/>
          <w:bCs/>
        </w:rPr>
        <w:t>12</w:t>
      </w:r>
      <w:r w:rsidRPr="00CF248A">
        <w:t>, 869–875 (2022).</w:t>
      </w:r>
    </w:p>
    <w:p w14:paraId="48C0B505" w14:textId="77777777" w:rsidR="00CF248A" w:rsidRPr="00CF248A" w:rsidRDefault="00CF248A" w:rsidP="00CF248A">
      <w:pPr>
        <w:pStyle w:val="Bibliography"/>
      </w:pPr>
      <w:r w:rsidRPr="00CF248A">
        <w:t>10.</w:t>
      </w:r>
      <w:r w:rsidRPr="00CF248A">
        <w:tab/>
        <w:t xml:space="preserve">Parker, B. J., Barribeau, S. M., Laughton, A. M., Griffin, L. H. &amp; Gerardo, N. M. Life-history strategy determines constraints on immune function. </w:t>
      </w:r>
      <w:r w:rsidRPr="00CF248A">
        <w:rPr>
          <w:i/>
          <w:iCs/>
        </w:rPr>
        <w:t>Journal of Animal Ecology</w:t>
      </w:r>
      <w:r w:rsidRPr="00CF248A">
        <w:t xml:space="preserve"> </w:t>
      </w:r>
      <w:r w:rsidRPr="00CF248A">
        <w:rPr>
          <w:b/>
          <w:bCs/>
        </w:rPr>
        <w:t>86</w:t>
      </w:r>
      <w:r w:rsidRPr="00CF248A">
        <w:t>, 473–483 (2017).</w:t>
      </w:r>
    </w:p>
    <w:p w14:paraId="23ED5F61" w14:textId="77777777" w:rsidR="00CF248A" w:rsidRPr="00CF248A" w:rsidRDefault="00CF248A" w:rsidP="00CF248A">
      <w:pPr>
        <w:pStyle w:val="Bibliography"/>
      </w:pPr>
      <w:r w:rsidRPr="00CF248A">
        <w:t>11.</w:t>
      </w:r>
      <w:r w:rsidRPr="00CF248A">
        <w:tab/>
        <w:t xml:space="preserve">Baldassarre, L., Ying, H., Reitzel, A. M., Franzenburg, S. &amp; Fraune, S. Microbiota mediated plasticity promotes thermal adaptation in the sea anemone Nematostella vectensis. </w:t>
      </w:r>
      <w:r w:rsidRPr="00CF248A">
        <w:rPr>
          <w:i/>
          <w:iCs/>
        </w:rPr>
        <w:t>Nat Commun</w:t>
      </w:r>
      <w:r w:rsidRPr="00CF248A">
        <w:t xml:space="preserve"> </w:t>
      </w:r>
      <w:r w:rsidRPr="00CF248A">
        <w:rPr>
          <w:b/>
          <w:bCs/>
        </w:rPr>
        <w:t>13</w:t>
      </w:r>
      <w:r w:rsidRPr="00CF248A">
        <w:t>, 3804 (2022).</w:t>
      </w:r>
    </w:p>
    <w:p w14:paraId="6470C88E" w14:textId="77777777" w:rsidR="00CF248A" w:rsidRPr="00CF248A" w:rsidRDefault="00CF248A" w:rsidP="00CF248A">
      <w:pPr>
        <w:pStyle w:val="Bibliography"/>
      </w:pPr>
      <w:r w:rsidRPr="00CF248A">
        <w:lastRenderedPageBreak/>
        <w:t>12.</w:t>
      </w:r>
      <w:r w:rsidRPr="00CF248A">
        <w:tab/>
        <w:t xml:space="preserve">Ezenwa, V. O., Gerardo, N. M., Inouye, D. W., Medina, M. &amp; Xavier, J. B. Animal Behavior and the Microbiome. </w:t>
      </w:r>
      <w:r w:rsidRPr="00CF248A">
        <w:rPr>
          <w:i/>
          <w:iCs/>
        </w:rPr>
        <w:t>Science</w:t>
      </w:r>
      <w:r w:rsidRPr="00CF248A">
        <w:t xml:space="preserve"> </w:t>
      </w:r>
      <w:r w:rsidRPr="00CF248A">
        <w:rPr>
          <w:b/>
          <w:bCs/>
        </w:rPr>
        <w:t>338</w:t>
      </w:r>
      <w:r w:rsidRPr="00CF248A">
        <w:t>, 198–199 (2012).</w:t>
      </w:r>
    </w:p>
    <w:p w14:paraId="55CAD1E4" w14:textId="77777777" w:rsidR="00CF248A" w:rsidRPr="00CF248A" w:rsidRDefault="00CF248A" w:rsidP="00CF248A">
      <w:pPr>
        <w:pStyle w:val="Bibliography"/>
      </w:pPr>
      <w:r w:rsidRPr="00CF248A">
        <w:t>13.</w:t>
      </w:r>
      <w:r w:rsidRPr="00CF248A">
        <w:tab/>
        <w:t xml:space="preserve">Walters, A. W. </w:t>
      </w:r>
      <w:r w:rsidRPr="00CF248A">
        <w:rPr>
          <w:i/>
          <w:iCs/>
        </w:rPr>
        <w:t>et al.</w:t>
      </w:r>
      <w:r w:rsidRPr="00CF248A">
        <w:t xml:space="preserve"> The microbiota influences the Drosophila melanogaster life history strategy. </w:t>
      </w:r>
      <w:r w:rsidRPr="00CF248A">
        <w:rPr>
          <w:i/>
          <w:iCs/>
        </w:rPr>
        <w:t>Molecular Ecology</w:t>
      </w:r>
      <w:r w:rsidRPr="00CF248A">
        <w:t xml:space="preserve"> </w:t>
      </w:r>
      <w:r w:rsidRPr="00CF248A">
        <w:rPr>
          <w:b/>
          <w:bCs/>
        </w:rPr>
        <w:t>29</w:t>
      </w:r>
      <w:r w:rsidRPr="00CF248A">
        <w:t>, 639–653 (2020).</w:t>
      </w:r>
    </w:p>
    <w:p w14:paraId="60E2FDA7" w14:textId="77777777" w:rsidR="00CF248A" w:rsidRPr="00CF248A" w:rsidRDefault="00CF248A" w:rsidP="00CF248A">
      <w:pPr>
        <w:pStyle w:val="Bibliography"/>
      </w:pPr>
      <w:r w:rsidRPr="00CF248A">
        <w:t>14.</w:t>
      </w:r>
      <w:r w:rsidRPr="00CF248A">
        <w:tab/>
        <w:t xml:space="preserve">Rosado, P. M. </w:t>
      </w:r>
      <w:r w:rsidRPr="00CF248A">
        <w:rPr>
          <w:i/>
          <w:iCs/>
        </w:rPr>
        <w:t>et al.</w:t>
      </w:r>
      <w:r w:rsidRPr="00CF248A">
        <w:t xml:space="preserve"> Marine probiotics: increasing coral resistance to bleaching through microbiome manipulation. </w:t>
      </w:r>
      <w:r w:rsidRPr="00CF248A">
        <w:rPr>
          <w:i/>
          <w:iCs/>
        </w:rPr>
        <w:t>ISME J</w:t>
      </w:r>
      <w:r w:rsidRPr="00CF248A">
        <w:t xml:space="preserve"> </w:t>
      </w:r>
      <w:r w:rsidRPr="00CF248A">
        <w:rPr>
          <w:b/>
          <w:bCs/>
        </w:rPr>
        <w:t>13</w:t>
      </w:r>
      <w:r w:rsidRPr="00CF248A">
        <w:t>, 921–936 (2019).</w:t>
      </w:r>
    </w:p>
    <w:p w14:paraId="7F29EA19" w14:textId="77777777" w:rsidR="00CF248A" w:rsidRPr="00CF248A" w:rsidRDefault="00CF248A" w:rsidP="00CF248A">
      <w:pPr>
        <w:pStyle w:val="Bibliography"/>
      </w:pPr>
      <w:r w:rsidRPr="00CF248A">
        <w:t>15.</w:t>
      </w:r>
      <w:r w:rsidRPr="00CF248A">
        <w:tab/>
        <w:t>Hoeksema, B. W. &amp; Cairns, S. World list of Scleractinia. https://www.marinespecies.org/scleractinia/.</w:t>
      </w:r>
    </w:p>
    <w:p w14:paraId="0606B9A5" w14:textId="77777777" w:rsidR="00CF248A" w:rsidRPr="00CF248A" w:rsidRDefault="00CF248A" w:rsidP="00CF248A">
      <w:pPr>
        <w:pStyle w:val="Bibliography"/>
      </w:pPr>
      <w:r w:rsidRPr="00CF248A">
        <w:t>16.</w:t>
      </w:r>
      <w:r w:rsidRPr="00CF248A">
        <w:tab/>
        <w:t xml:space="preserve">Pollock, F. J. </w:t>
      </w:r>
      <w:r w:rsidRPr="00CF248A">
        <w:rPr>
          <w:i/>
          <w:iCs/>
        </w:rPr>
        <w:t>et al.</w:t>
      </w:r>
      <w:r w:rsidRPr="00CF248A">
        <w:t xml:space="preserve"> Coral-associated bacteria demonstrate phylosymbiosis and cophylogeny. </w:t>
      </w:r>
      <w:r w:rsidRPr="00CF248A">
        <w:rPr>
          <w:i/>
          <w:iCs/>
        </w:rPr>
        <w:t>Nature Communications</w:t>
      </w:r>
      <w:r w:rsidRPr="00CF248A">
        <w:t xml:space="preserve"> </w:t>
      </w:r>
      <w:r w:rsidRPr="00CF248A">
        <w:rPr>
          <w:b/>
          <w:bCs/>
        </w:rPr>
        <w:t>9</w:t>
      </w:r>
      <w:r w:rsidRPr="00CF248A">
        <w:t>, 1–13 (2018).</w:t>
      </w:r>
    </w:p>
    <w:p w14:paraId="4B0CAC75" w14:textId="77777777" w:rsidR="00CF248A" w:rsidRPr="00CF248A" w:rsidRDefault="00CF248A" w:rsidP="00CF248A">
      <w:pPr>
        <w:pStyle w:val="Bibliography"/>
      </w:pPr>
      <w:r w:rsidRPr="00CF248A">
        <w:t>17.</w:t>
      </w:r>
      <w:r w:rsidRPr="00CF248A">
        <w:tab/>
        <w:t xml:space="preserve">Huggett, M. J. &amp; Apprill, A. Coral microbiome database: Integration of sequences reveals high diversity and relatedness of coral-associated microbes. </w:t>
      </w:r>
      <w:r w:rsidRPr="00CF248A">
        <w:rPr>
          <w:i/>
          <w:iCs/>
        </w:rPr>
        <w:t>Environmental Microbiology Reports</w:t>
      </w:r>
      <w:r w:rsidRPr="00CF248A">
        <w:t xml:space="preserve"> </w:t>
      </w:r>
      <w:r w:rsidRPr="00CF248A">
        <w:rPr>
          <w:b/>
          <w:bCs/>
        </w:rPr>
        <w:t>11</w:t>
      </w:r>
      <w:r w:rsidRPr="00CF248A">
        <w:t>, 372–385 (2019).</w:t>
      </w:r>
    </w:p>
    <w:p w14:paraId="4040E337" w14:textId="77777777" w:rsidR="00CF248A" w:rsidRPr="00CF248A" w:rsidRDefault="00CF248A" w:rsidP="00CF248A">
      <w:pPr>
        <w:pStyle w:val="Bibliography"/>
      </w:pPr>
      <w:r w:rsidRPr="00CF248A">
        <w:t>18.</w:t>
      </w:r>
      <w:r w:rsidRPr="00CF248A">
        <w:tab/>
        <w:t xml:space="preserve">Dunphy, C. M., Gouhier, T. C., Chu, N. D. &amp; Vollmer, S. V. Structure and stability of the coral microbiome in space and time. </w:t>
      </w:r>
      <w:r w:rsidRPr="00CF248A">
        <w:rPr>
          <w:i/>
          <w:iCs/>
        </w:rPr>
        <w:t>Sci Rep</w:t>
      </w:r>
      <w:r w:rsidRPr="00CF248A">
        <w:t xml:space="preserve"> </w:t>
      </w:r>
      <w:r w:rsidRPr="00CF248A">
        <w:rPr>
          <w:b/>
          <w:bCs/>
        </w:rPr>
        <w:t>9</w:t>
      </w:r>
      <w:r w:rsidRPr="00CF248A">
        <w:t>, 6785 (2019).</w:t>
      </w:r>
    </w:p>
    <w:p w14:paraId="14597F3D" w14:textId="77777777" w:rsidR="00CF248A" w:rsidRPr="00CF248A" w:rsidRDefault="00CF248A" w:rsidP="00CF248A">
      <w:pPr>
        <w:pStyle w:val="Bibliography"/>
      </w:pPr>
      <w:r w:rsidRPr="00CF248A">
        <w:t>19.</w:t>
      </w:r>
      <w:r w:rsidRPr="00CF248A">
        <w:tab/>
        <w:t xml:space="preserve">Moberg, F. &amp; Folke, C. Ecological goods and services of coral reef ecosystems. </w:t>
      </w:r>
      <w:r w:rsidRPr="00CF248A">
        <w:rPr>
          <w:i/>
          <w:iCs/>
        </w:rPr>
        <w:t>Ecological Economics</w:t>
      </w:r>
      <w:r w:rsidRPr="00CF248A">
        <w:t xml:space="preserve"> </w:t>
      </w:r>
      <w:r w:rsidRPr="00CF248A">
        <w:rPr>
          <w:b/>
          <w:bCs/>
        </w:rPr>
        <w:t>29</w:t>
      </w:r>
      <w:r w:rsidRPr="00CF248A">
        <w:t>, 215–233 (1999).</w:t>
      </w:r>
    </w:p>
    <w:p w14:paraId="4872FADC" w14:textId="77777777" w:rsidR="00CF248A" w:rsidRPr="00CF248A" w:rsidRDefault="00CF248A" w:rsidP="00CF248A">
      <w:pPr>
        <w:pStyle w:val="Bibliography"/>
      </w:pPr>
      <w:r w:rsidRPr="00CF248A">
        <w:t>20.</w:t>
      </w:r>
      <w:r w:rsidRPr="00CF248A">
        <w:tab/>
        <w:t xml:space="preserve">Berkelmans, R. &amp; van Oppen, M. J. H. The role of zooxanthellae in the thermal tolerance of corals: a ‘nugget of hope’ for coral reefs in an era of climate change. </w:t>
      </w:r>
      <w:r w:rsidRPr="00CF248A">
        <w:rPr>
          <w:i/>
          <w:iCs/>
        </w:rPr>
        <w:t>Proceedings of the Royal Society B: Biological Sciences</w:t>
      </w:r>
      <w:r w:rsidRPr="00CF248A">
        <w:t xml:space="preserve"> </w:t>
      </w:r>
      <w:r w:rsidRPr="00CF248A">
        <w:rPr>
          <w:b/>
          <w:bCs/>
        </w:rPr>
        <w:t>273</w:t>
      </w:r>
      <w:r w:rsidRPr="00CF248A">
        <w:t>, 2305–2312 (2006).</w:t>
      </w:r>
    </w:p>
    <w:p w14:paraId="7E0EB07F" w14:textId="77777777" w:rsidR="00CF248A" w:rsidRPr="00CF248A" w:rsidRDefault="00CF248A" w:rsidP="00CF248A">
      <w:pPr>
        <w:pStyle w:val="Bibliography"/>
      </w:pPr>
      <w:r w:rsidRPr="00CF248A">
        <w:t>21.</w:t>
      </w:r>
      <w:r w:rsidRPr="00CF248A">
        <w:tab/>
        <w:t xml:space="preserve">Silverstein, R. N., Cunning, R. &amp; Baker, A. C. Tenacious D: Symbiodinium in clade D remain in reef corals at both high and low temperature extremes despite impairment. </w:t>
      </w:r>
      <w:r w:rsidRPr="00CF248A">
        <w:rPr>
          <w:i/>
          <w:iCs/>
        </w:rPr>
        <w:t>Journal of Experimental Biology</w:t>
      </w:r>
      <w:r w:rsidRPr="00CF248A">
        <w:t xml:space="preserve"> </w:t>
      </w:r>
      <w:r w:rsidRPr="00CF248A">
        <w:rPr>
          <w:b/>
          <w:bCs/>
        </w:rPr>
        <w:t>220</w:t>
      </w:r>
      <w:r w:rsidRPr="00CF248A">
        <w:t>, 1192–1196 (2017).</w:t>
      </w:r>
    </w:p>
    <w:p w14:paraId="1495EB87" w14:textId="77777777" w:rsidR="00CF248A" w:rsidRPr="00CF248A" w:rsidRDefault="00CF248A" w:rsidP="00CF248A">
      <w:pPr>
        <w:pStyle w:val="Bibliography"/>
      </w:pPr>
      <w:r w:rsidRPr="00CF248A">
        <w:lastRenderedPageBreak/>
        <w:t>22.</w:t>
      </w:r>
      <w:r w:rsidRPr="00CF248A">
        <w:tab/>
        <w:t xml:space="preserve">Hartmann, A. C., Baird, A. H., Knowlton, N. &amp; Huang, D. The Paradox of Environmental Symbiont Acquisition in Obligate Mutualisms. </w:t>
      </w:r>
      <w:r w:rsidRPr="00CF248A">
        <w:rPr>
          <w:i/>
          <w:iCs/>
        </w:rPr>
        <w:t>Current Biology</w:t>
      </w:r>
      <w:r w:rsidRPr="00CF248A">
        <w:t xml:space="preserve"> </w:t>
      </w:r>
      <w:r w:rsidRPr="00CF248A">
        <w:rPr>
          <w:b/>
          <w:bCs/>
        </w:rPr>
        <w:t>27</w:t>
      </w:r>
      <w:r w:rsidRPr="00CF248A">
        <w:t>, 3711-3716.e3 (2017).</w:t>
      </w:r>
    </w:p>
    <w:p w14:paraId="56796964" w14:textId="77777777" w:rsidR="00CF248A" w:rsidRPr="00CF248A" w:rsidRDefault="00CF248A" w:rsidP="00CF248A">
      <w:pPr>
        <w:pStyle w:val="Bibliography"/>
      </w:pPr>
      <w:r w:rsidRPr="00CF248A">
        <w:t>23.</w:t>
      </w:r>
      <w:r w:rsidRPr="00CF248A">
        <w:tab/>
        <w:t xml:space="preserve">Bonacolta, A. M. </w:t>
      </w:r>
      <w:r w:rsidRPr="00CF248A">
        <w:rPr>
          <w:i/>
          <w:iCs/>
        </w:rPr>
        <w:t>et al.</w:t>
      </w:r>
      <w:r w:rsidRPr="00CF248A">
        <w:t xml:space="preserve"> Beyond the Symbiodiniaceae: diversity and role of microeukaryotic coral symbionts. </w:t>
      </w:r>
      <w:r w:rsidRPr="00CF248A">
        <w:rPr>
          <w:i/>
          <w:iCs/>
        </w:rPr>
        <w:t>Coral Reefs</w:t>
      </w:r>
      <w:r w:rsidRPr="00CF248A">
        <w:t xml:space="preserve"> </w:t>
      </w:r>
      <w:r w:rsidRPr="00CF248A">
        <w:rPr>
          <w:b/>
          <w:bCs/>
        </w:rPr>
        <w:t>42</w:t>
      </w:r>
      <w:r w:rsidRPr="00CF248A">
        <w:t>, 567–577 (2023).</w:t>
      </w:r>
    </w:p>
    <w:p w14:paraId="0ACD08E2" w14:textId="77777777" w:rsidR="00CF248A" w:rsidRPr="00CF248A" w:rsidRDefault="00CF248A" w:rsidP="00CF248A">
      <w:pPr>
        <w:pStyle w:val="Bibliography"/>
      </w:pPr>
      <w:r w:rsidRPr="00CF248A">
        <w:t>24.</w:t>
      </w:r>
      <w:r w:rsidRPr="00CF248A">
        <w:tab/>
        <w:t xml:space="preserve">van de Water, J. A. J. M. </w:t>
      </w:r>
      <w:r w:rsidRPr="00CF248A">
        <w:rPr>
          <w:i/>
          <w:iCs/>
        </w:rPr>
        <w:t>et al.</w:t>
      </w:r>
      <w:r w:rsidRPr="00CF248A">
        <w:t xml:space="preserve"> Antimicrobial and stress responses to increased temperature and bacterial pathogen challenge in the holobiont of a reef-building coral. </w:t>
      </w:r>
      <w:r w:rsidRPr="00CF248A">
        <w:rPr>
          <w:i/>
          <w:iCs/>
        </w:rPr>
        <w:t>Molecular Ecology</w:t>
      </w:r>
      <w:r w:rsidRPr="00CF248A">
        <w:t xml:space="preserve"> </w:t>
      </w:r>
      <w:r w:rsidRPr="00CF248A">
        <w:rPr>
          <w:b/>
          <w:bCs/>
        </w:rPr>
        <w:t>27</w:t>
      </w:r>
      <w:r w:rsidRPr="00CF248A">
        <w:t>, 1065–1080 (2018).</w:t>
      </w:r>
    </w:p>
    <w:p w14:paraId="76DA7AA0" w14:textId="77777777" w:rsidR="00CF248A" w:rsidRPr="00CF248A" w:rsidRDefault="00CF248A" w:rsidP="00CF248A">
      <w:pPr>
        <w:pStyle w:val="Bibliography"/>
      </w:pPr>
      <w:r w:rsidRPr="00CF248A">
        <w:t>25.</w:t>
      </w:r>
      <w:r w:rsidRPr="00CF248A">
        <w:tab/>
        <w:t xml:space="preserve">Welsh, R. M. </w:t>
      </w:r>
      <w:r w:rsidRPr="00CF248A">
        <w:rPr>
          <w:i/>
          <w:iCs/>
        </w:rPr>
        <w:t>et al.</w:t>
      </w:r>
      <w:r w:rsidRPr="00CF248A">
        <w:t xml:space="preserve"> Bacterial predation in a marine host-associated microbiome. </w:t>
      </w:r>
      <w:r w:rsidRPr="00CF248A">
        <w:rPr>
          <w:i/>
          <w:iCs/>
        </w:rPr>
        <w:t>ISME J</w:t>
      </w:r>
      <w:r w:rsidRPr="00CF248A">
        <w:t xml:space="preserve"> </w:t>
      </w:r>
      <w:r w:rsidRPr="00CF248A">
        <w:rPr>
          <w:b/>
          <w:bCs/>
        </w:rPr>
        <w:t>10</w:t>
      </w:r>
      <w:r w:rsidRPr="00CF248A">
        <w:t>, 1540–1544 (2016).</w:t>
      </w:r>
    </w:p>
    <w:p w14:paraId="369F32A1" w14:textId="77777777" w:rsidR="00CF248A" w:rsidRPr="00CF248A" w:rsidRDefault="00CF248A" w:rsidP="00CF248A">
      <w:pPr>
        <w:pStyle w:val="Bibliography"/>
      </w:pPr>
      <w:r w:rsidRPr="00CF248A">
        <w:t>26.</w:t>
      </w:r>
      <w:r w:rsidRPr="00CF248A">
        <w:tab/>
        <w:t xml:space="preserve">Li, J., Kuang, W., Long, L. &amp; Zhang, S. Production of quorum-sensing signals by bacteria in the coral mucus layer. </w:t>
      </w:r>
      <w:r w:rsidRPr="00CF248A">
        <w:rPr>
          <w:i/>
          <w:iCs/>
        </w:rPr>
        <w:t>Coral Reefs</w:t>
      </w:r>
      <w:r w:rsidRPr="00CF248A">
        <w:t xml:space="preserve"> </w:t>
      </w:r>
      <w:r w:rsidRPr="00CF248A">
        <w:rPr>
          <w:b/>
          <w:bCs/>
        </w:rPr>
        <w:t>36</w:t>
      </w:r>
      <w:r w:rsidRPr="00CF248A">
        <w:t>, 1235–1241 (2017).</w:t>
      </w:r>
    </w:p>
    <w:p w14:paraId="1466108D" w14:textId="77777777" w:rsidR="00CF248A" w:rsidRPr="00CF248A" w:rsidRDefault="00CF248A" w:rsidP="00CF248A">
      <w:pPr>
        <w:pStyle w:val="Bibliography"/>
      </w:pPr>
      <w:r w:rsidRPr="00CF248A">
        <w:t>27.</w:t>
      </w:r>
      <w:r w:rsidRPr="00CF248A">
        <w:tab/>
        <w:t xml:space="preserve">Casey, J. M., Ainsworth, T. D., Choat, J. H. &amp; Connolly, S. R. Farming behaviour of reef fishes increases the prevalence of coral disease associated microbes and black band disease. </w:t>
      </w:r>
      <w:r w:rsidRPr="00CF248A">
        <w:rPr>
          <w:i/>
          <w:iCs/>
        </w:rPr>
        <w:t>Proceedings of the Royal Society B: Biological Sciences</w:t>
      </w:r>
      <w:r w:rsidRPr="00CF248A">
        <w:t xml:space="preserve"> </w:t>
      </w:r>
      <w:r w:rsidRPr="00CF248A">
        <w:rPr>
          <w:b/>
          <w:bCs/>
        </w:rPr>
        <w:t>281</w:t>
      </w:r>
      <w:r w:rsidRPr="00CF248A">
        <w:t>, 20141032 (2014).</w:t>
      </w:r>
    </w:p>
    <w:p w14:paraId="2A959E55" w14:textId="77777777" w:rsidR="00CF248A" w:rsidRPr="00CF248A" w:rsidRDefault="00CF248A" w:rsidP="00CF248A">
      <w:pPr>
        <w:pStyle w:val="Bibliography"/>
      </w:pPr>
      <w:r w:rsidRPr="00CF248A">
        <w:t>28.</w:t>
      </w:r>
      <w:r w:rsidRPr="00CF248A">
        <w:tab/>
        <w:t xml:space="preserve">Rosales, S. M. </w:t>
      </w:r>
      <w:r w:rsidRPr="00CF248A">
        <w:rPr>
          <w:i/>
          <w:iCs/>
        </w:rPr>
        <w:t>et al.</w:t>
      </w:r>
      <w:r w:rsidRPr="00CF248A">
        <w:t xml:space="preserve"> Microbiome differences in disease-resistant vs. susceptible Acropora corals subjected to disease challenge assays. </w:t>
      </w:r>
      <w:r w:rsidRPr="00CF248A">
        <w:rPr>
          <w:i/>
          <w:iCs/>
        </w:rPr>
        <w:t>Sci Rep</w:t>
      </w:r>
      <w:r w:rsidRPr="00CF248A">
        <w:t xml:space="preserve"> </w:t>
      </w:r>
      <w:r w:rsidRPr="00CF248A">
        <w:rPr>
          <w:b/>
          <w:bCs/>
        </w:rPr>
        <w:t>9</w:t>
      </w:r>
      <w:r w:rsidRPr="00CF248A">
        <w:t>, 18279 (2019).</w:t>
      </w:r>
    </w:p>
    <w:p w14:paraId="48E7E3B1" w14:textId="77777777" w:rsidR="00CF248A" w:rsidRPr="00CF248A" w:rsidRDefault="00CF248A" w:rsidP="00CF248A">
      <w:pPr>
        <w:pStyle w:val="Bibliography"/>
      </w:pPr>
      <w:r w:rsidRPr="00CF248A">
        <w:t>29.</w:t>
      </w:r>
      <w:r w:rsidRPr="00CF248A">
        <w:tab/>
        <w:t xml:space="preserve">Caldwell, J. M. </w:t>
      </w:r>
      <w:r w:rsidRPr="00CF248A">
        <w:rPr>
          <w:i/>
          <w:iCs/>
        </w:rPr>
        <w:t>et al.</w:t>
      </w:r>
      <w:r w:rsidRPr="00CF248A">
        <w:t xml:space="preserve"> Hawaiʻi Coral Disease database (HICORDIS): species-specific coral health data from across the Hawaiian archipelago. </w:t>
      </w:r>
      <w:r w:rsidRPr="00CF248A">
        <w:rPr>
          <w:i/>
          <w:iCs/>
        </w:rPr>
        <w:t>Data in Brief</w:t>
      </w:r>
      <w:r w:rsidRPr="00CF248A">
        <w:t xml:space="preserve"> </w:t>
      </w:r>
      <w:r w:rsidRPr="00CF248A">
        <w:rPr>
          <w:b/>
          <w:bCs/>
        </w:rPr>
        <w:t>8</w:t>
      </w:r>
      <w:r w:rsidRPr="00CF248A">
        <w:t>, 1054–1058 (2016).</w:t>
      </w:r>
    </w:p>
    <w:p w14:paraId="0316DBB7" w14:textId="77777777" w:rsidR="00CF248A" w:rsidRPr="00CF248A" w:rsidRDefault="00CF248A" w:rsidP="00CF248A">
      <w:pPr>
        <w:pStyle w:val="Bibliography"/>
      </w:pPr>
      <w:r w:rsidRPr="00CF248A">
        <w:t>30.</w:t>
      </w:r>
      <w:r w:rsidRPr="00CF248A">
        <w:tab/>
        <w:t xml:space="preserve">Madin, J. S. </w:t>
      </w:r>
      <w:r w:rsidRPr="00CF248A">
        <w:rPr>
          <w:i/>
          <w:iCs/>
        </w:rPr>
        <w:t>et al.</w:t>
      </w:r>
      <w:r w:rsidRPr="00CF248A">
        <w:t xml:space="preserve"> The Coral Trait Database, a curated database of trait information for coral species from the global oceans. </w:t>
      </w:r>
      <w:r w:rsidRPr="00CF248A">
        <w:rPr>
          <w:i/>
          <w:iCs/>
        </w:rPr>
        <w:t>Sci Data</w:t>
      </w:r>
      <w:r w:rsidRPr="00CF248A">
        <w:t xml:space="preserve"> </w:t>
      </w:r>
      <w:r w:rsidRPr="00CF248A">
        <w:rPr>
          <w:b/>
          <w:bCs/>
        </w:rPr>
        <w:t>3</w:t>
      </w:r>
      <w:r w:rsidRPr="00CF248A">
        <w:t>, 160017 (2016).</w:t>
      </w:r>
    </w:p>
    <w:p w14:paraId="1EF7A9DD" w14:textId="77777777" w:rsidR="00CF248A" w:rsidRPr="00CF248A" w:rsidRDefault="00CF248A" w:rsidP="00CF248A">
      <w:pPr>
        <w:pStyle w:val="Bibliography"/>
      </w:pPr>
      <w:r w:rsidRPr="00CF248A">
        <w:t>31.</w:t>
      </w:r>
      <w:r w:rsidRPr="00CF248A">
        <w:tab/>
        <w:t xml:space="preserve">Huang, D. &amp; Roy, K. The future of evolutionary diversity in reef corals. </w:t>
      </w:r>
      <w:r w:rsidRPr="00CF248A">
        <w:rPr>
          <w:i/>
          <w:iCs/>
        </w:rPr>
        <w:t>Philosophical Transactions of the Royal Society B: Biological Sciences</w:t>
      </w:r>
      <w:r w:rsidRPr="00CF248A">
        <w:t xml:space="preserve"> </w:t>
      </w:r>
      <w:r w:rsidRPr="00CF248A">
        <w:rPr>
          <w:b/>
          <w:bCs/>
        </w:rPr>
        <w:t>370</w:t>
      </w:r>
      <w:r w:rsidRPr="00CF248A">
        <w:t>, 20140010 (2015).</w:t>
      </w:r>
    </w:p>
    <w:p w14:paraId="1E3C477A" w14:textId="77777777" w:rsidR="00CF248A" w:rsidRPr="00CF248A" w:rsidRDefault="00CF248A" w:rsidP="00CF248A">
      <w:pPr>
        <w:pStyle w:val="Bibliography"/>
      </w:pPr>
      <w:r w:rsidRPr="00CF248A">
        <w:lastRenderedPageBreak/>
        <w:t>32.</w:t>
      </w:r>
      <w:r w:rsidRPr="00CF248A">
        <w:tab/>
        <w:t xml:space="preserve">Wada, N. </w:t>
      </w:r>
      <w:r w:rsidRPr="00CF248A">
        <w:rPr>
          <w:i/>
          <w:iCs/>
        </w:rPr>
        <w:t>et al.</w:t>
      </w:r>
      <w:r w:rsidRPr="00CF248A">
        <w:t xml:space="preserve"> High-resolution spatial and genomic characterization of coral-associated microbial aggregates in the coral Stylophora pistillata. </w:t>
      </w:r>
      <w:r w:rsidRPr="00CF248A">
        <w:rPr>
          <w:i/>
          <w:iCs/>
        </w:rPr>
        <w:t>Science Advances</w:t>
      </w:r>
      <w:r w:rsidRPr="00CF248A">
        <w:t xml:space="preserve"> </w:t>
      </w:r>
      <w:r w:rsidRPr="00CF248A">
        <w:rPr>
          <w:b/>
          <w:bCs/>
        </w:rPr>
        <w:t>8</w:t>
      </w:r>
      <w:r w:rsidRPr="00CF248A">
        <w:t>, eabo2431 (2022).</w:t>
      </w:r>
    </w:p>
    <w:p w14:paraId="098EC2AE" w14:textId="77777777" w:rsidR="00CF248A" w:rsidRPr="00CF248A" w:rsidRDefault="00CF248A" w:rsidP="00CF248A">
      <w:pPr>
        <w:pStyle w:val="Bibliography"/>
      </w:pPr>
      <w:r w:rsidRPr="00CF248A">
        <w:t>33.</w:t>
      </w:r>
      <w:r w:rsidRPr="00CF248A">
        <w:tab/>
        <w:t xml:space="preserve">Bourne, D., Iida, Y., Uthicke, S. &amp; Smith-Keune, C. Changes in coral-associated microbial communities during a bleaching event. </w:t>
      </w:r>
      <w:r w:rsidRPr="00CF248A">
        <w:rPr>
          <w:i/>
          <w:iCs/>
        </w:rPr>
        <w:t>ISME J</w:t>
      </w:r>
      <w:r w:rsidRPr="00CF248A">
        <w:t xml:space="preserve"> </w:t>
      </w:r>
      <w:r w:rsidRPr="00CF248A">
        <w:rPr>
          <w:b/>
          <w:bCs/>
        </w:rPr>
        <w:t>2</w:t>
      </w:r>
      <w:r w:rsidRPr="00CF248A">
        <w:t>, 350–363 (2008).</w:t>
      </w:r>
    </w:p>
    <w:p w14:paraId="44CF38E5" w14:textId="77777777" w:rsidR="00CF248A" w:rsidRPr="00CF248A" w:rsidRDefault="00CF248A" w:rsidP="00CF248A">
      <w:pPr>
        <w:pStyle w:val="Bibliography"/>
      </w:pPr>
      <w:r w:rsidRPr="00CF248A">
        <w:t>34.</w:t>
      </w:r>
      <w:r w:rsidRPr="00CF248A">
        <w:tab/>
        <w:t xml:space="preserve">Pogoreutz, C. &amp; Ziegler, M. Frenemies on the reef? Resolving the coral-Endozoicomonas association. </w:t>
      </w:r>
      <w:r w:rsidRPr="00CF248A">
        <w:rPr>
          <w:i/>
          <w:iCs/>
        </w:rPr>
        <w:t>Trends Microbiol</w:t>
      </w:r>
      <w:r w:rsidRPr="00CF248A">
        <w:t xml:space="preserve"> </w:t>
      </w:r>
      <w:r w:rsidRPr="00CF248A">
        <w:rPr>
          <w:b/>
          <w:bCs/>
        </w:rPr>
        <w:t>32</w:t>
      </w:r>
      <w:r w:rsidRPr="00CF248A">
        <w:t>, 422–434 (2024).</w:t>
      </w:r>
    </w:p>
    <w:p w14:paraId="5CC67F0F" w14:textId="77777777" w:rsidR="00CF248A" w:rsidRPr="00CF248A" w:rsidRDefault="00CF248A" w:rsidP="00CF248A">
      <w:pPr>
        <w:pStyle w:val="Bibliography"/>
      </w:pPr>
      <w:r w:rsidRPr="00CF248A">
        <w:t>35.</w:t>
      </w:r>
      <w:r w:rsidRPr="00CF248A">
        <w:tab/>
        <w:t xml:space="preserve">Neave, M. J., Michell, C. T., Apprill, A. &amp; Voolstra, C. R. Endozoicomonas genomes reveal functional adaptation and plasticity in bacterial strains symbiotically associated with diverse marine hosts. </w:t>
      </w:r>
      <w:r w:rsidRPr="00CF248A">
        <w:rPr>
          <w:i/>
          <w:iCs/>
        </w:rPr>
        <w:t>Sci Rep</w:t>
      </w:r>
      <w:r w:rsidRPr="00CF248A">
        <w:t xml:space="preserve"> </w:t>
      </w:r>
      <w:r w:rsidRPr="00CF248A">
        <w:rPr>
          <w:b/>
          <w:bCs/>
        </w:rPr>
        <w:t>7</w:t>
      </w:r>
      <w:r w:rsidRPr="00CF248A">
        <w:t>, 40579 (2017).</w:t>
      </w:r>
    </w:p>
    <w:p w14:paraId="4605426F" w14:textId="77777777" w:rsidR="00CF248A" w:rsidRPr="00CF248A" w:rsidRDefault="00CF248A" w:rsidP="00CF248A">
      <w:pPr>
        <w:pStyle w:val="Bibliography"/>
      </w:pPr>
      <w:r w:rsidRPr="00CF248A">
        <w:t>36.</w:t>
      </w:r>
      <w:r w:rsidRPr="00CF248A">
        <w:tab/>
        <w:t xml:space="preserve">Tandon, K. </w:t>
      </w:r>
      <w:r w:rsidRPr="00CF248A">
        <w:rPr>
          <w:i/>
          <w:iCs/>
        </w:rPr>
        <w:t>et al.</w:t>
      </w:r>
      <w:r w:rsidRPr="00CF248A">
        <w:t xml:space="preserve"> Comparative genomics: Dominant coral-bacterium Endozoicomonas acroporae metabolizes dimethylsulfoniopropionate (DMSP). </w:t>
      </w:r>
      <w:r w:rsidRPr="00CF248A">
        <w:rPr>
          <w:i/>
          <w:iCs/>
        </w:rPr>
        <w:t>ISME J</w:t>
      </w:r>
      <w:r w:rsidRPr="00CF248A">
        <w:t xml:space="preserve"> </w:t>
      </w:r>
      <w:r w:rsidRPr="00CF248A">
        <w:rPr>
          <w:b/>
          <w:bCs/>
        </w:rPr>
        <w:t>14</w:t>
      </w:r>
      <w:r w:rsidRPr="00CF248A">
        <w:t>, 1290–1303 (2020).</w:t>
      </w:r>
    </w:p>
    <w:p w14:paraId="52D269F3" w14:textId="77777777" w:rsidR="00CF248A" w:rsidRPr="00CF248A" w:rsidRDefault="00CF248A" w:rsidP="00CF248A">
      <w:pPr>
        <w:pStyle w:val="Bibliography"/>
      </w:pPr>
      <w:r w:rsidRPr="00CF248A">
        <w:t>37.</w:t>
      </w:r>
      <w:r w:rsidRPr="00CF248A">
        <w:tab/>
        <w:t xml:space="preserve">Ochsenkühn, M. A. </w:t>
      </w:r>
      <w:r w:rsidRPr="00CF248A">
        <w:rPr>
          <w:i/>
          <w:iCs/>
        </w:rPr>
        <w:t>et al.</w:t>
      </w:r>
      <w:r w:rsidRPr="00CF248A">
        <w:t xml:space="preserve"> Endozoicomonas provides corals with steroid hormones during thermal stress. 2023.09.19.558257 Preprint at https://doi.org/10.1101/2023.09.19.558257 (2023).</w:t>
      </w:r>
    </w:p>
    <w:p w14:paraId="6D377002" w14:textId="77777777" w:rsidR="00CF248A" w:rsidRPr="00CF248A" w:rsidRDefault="00CF248A" w:rsidP="00CF248A">
      <w:pPr>
        <w:pStyle w:val="Bibliography"/>
      </w:pPr>
      <w:r w:rsidRPr="00CF248A">
        <w:t>38.</w:t>
      </w:r>
      <w:r w:rsidRPr="00CF248A">
        <w:tab/>
        <w:t xml:space="preserve">Gignoux-Wolfsohn, S. A., Aronson, F. M. &amp; Vollmer, S. V. Complex interactions between potentially pathogenic, opportunistic, and resident bacteria emerge during infection on a reef-building coral. </w:t>
      </w:r>
      <w:r w:rsidRPr="00CF248A">
        <w:rPr>
          <w:i/>
          <w:iCs/>
        </w:rPr>
        <w:t>FEMS Microbiol Ecol</w:t>
      </w:r>
      <w:r w:rsidRPr="00CF248A">
        <w:t xml:space="preserve"> </w:t>
      </w:r>
      <w:r w:rsidRPr="00CF248A">
        <w:rPr>
          <w:b/>
          <w:bCs/>
        </w:rPr>
        <w:t>93</w:t>
      </w:r>
      <w:r w:rsidRPr="00CF248A">
        <w:t>, (2017).</w:t>
      </w:r>
    </w:p>
    <w:p w14:paraId="02D0E9AD" w14:textId="77777777" w:rsidR="00CF248A" w:rsidRPr="00CF248A" w:rsidRDefault="00CF248A" w:rsidP="00CF248A">
      <w:pPr>
        <w:pStyle w:val="Bibliography"/>
      </w:pPr>
      <w:r w:rsidRPr="00CF248A">
        <w:t>39.</w:t>
      </w:r>
      <w:r w:rsidRPr="00CF248A">
        <w:tab/>
        <w:t xml:space="preserve">Meyer, J. L., Paul, V. J. &amp; Teplitski, M. Community Shifts in the Surface Microbiomes of the Coral Porites astreoides with Unusual Lesions. </w:t>
      </w:r>
      <w:r w:rsidRPr="00CF248A">
        <w:rPr>
          <w:i/>
          <w:iCs/>
        </w:rPr>
        <w:t>PLOS ONE</w:t>
      </w:r>
      <w:r w:rsidRPr="00CF248A">
        <w:t xml:space="preserve"> </w:t>
      </w:r>
      <w:r w:rsidRPr="00CF248A">
        <w:rPr>
          <w:b/>
          <w:bCs/>
        </w:rPr>
        <w:t>9</w:t>
      </w:r>
      <w:r w:rsidRPr="00CF248A">
        <w:t>, e100316 (2014).</w:t>
      </w:r>
    </w:p>
    <w:p w14:paraId="23A14985" w14:textId="77777777" w:rsidR="00CF248A" w:rsidRPr="00CF248A" w:rsidRDefault="00CF248A" w:rsidP="00CF248A">
      <w:pPr>
        <w:pStyle w:val="Bibliography"/>
      </w:pPr>
      <w:r w:rsidRPr="00CF248A">
        <w:t>40.</w:t>
      </w:r>
      <w:r w:rsidRPr="00CF248A">
        <w:tab/>
        <w:t xml:space="preserve">Marchioro, G. M. </w:t>
      </w:r>
      <w:r w:rsidRPr="00CF248A">
        <w:rPr>
          <w:i/>
          <w:iCs/>
        </w:rPr>
        <w:t>et al.</w:t>
      </w:r>
      <w:r w:rsidRPr="00CF248A">
        <w:t xml:space="preserve"> Microbiome dynamics in the tissue and mucus of acroporid corals differ in relation to host and environmental parameters. </w:t>
      </w:r>
      <w:r w:rsidRPr="00CF248A">
        <w:rPr>
          <w:i/>
          <w:iCs/>
        </w:rPr>
        <w:t>PeerJ</w:t>
      </w:r>
      <w:r w:rsidRPr="00CF248A">
        <w:t xml:space="preserve"> </w:t>
      </w:r>
      <w:r w:rsidRPr="00CF248A">
        <w:rPr>
          <w:b/>
          <w:bCs/>
        </w:rPr>
        <w:t>8</w:t>
      </w:r>
      <w:r w:rsidRPr="00CF248A">
        <w:t>, e9644 (2020).</w:t>
      </w:r>
    </w:p>
    <w:p w14:paraId="7D8E4B95" w14:textId="77777777" w:rsidR="00CF248A" w:rsidRPr="00CF248A" w:rsidRDefault="00CF248A" w:rsidP="00CF248A">
      <w:pPr>
        <w:pStyle w:val="Bibliography"/>
      </w:pPr>
      <w:r w:rsidRPr="00CF248A">
        <w:t>41.</w:t>
      </w:r>
      <w:r w:rsidRPr="00CF248A">
        <w:tab/>
        <w:t xml:space="preserve">Wada, N. </w:t>
      </w:r>
      <w:r w:rsidRPr="00CF248A">
        <w:rPr>
          <w:i/>
          <w:iCs/>
        </w:rPr>
        <w:t>et al.</w:t>
      </w:r>
      <w:r w:rsidRPr="00CF248A">
        <w:t xml:space="preserve"> Characterization of coral-associated microbial aggregates (CAMAs) within tissues of the coral Acropora hyacinthus. </w:t>
      </w:r>
      <w:r w:rsidRPr="00CF248A">
        <w:rPr>
          <w:i/>
          <w:iCs/>
        </w:rPr>
        <w:t>Sci Rep</w:t>
      </w:r>
      <w:r w:rsidRPr="00CF248A">
        <w:t xml:space="preserve"> </w:t>
      </w:r>
      <w:r w:rsidRPr="00CF248A">
        <w:rPr>
          <w:b/>
          <w:bCs/>
        </w:rPr>
        <w:t>9</w:t>
      </w:r>
      <w:r w:rsidRPr="00CF248A">
        <w:t>, 14662 (2019).</w:t>
      </w:r>
    </w:p>
    <w:p w14:paraId="56F682EC" w14:textId="77777777" w:rsidR="00CF248A" w:rsidRPr="00CF248A" w:rsidRDefault="00CF248A" w:rsidP="00CF248A">
      <w:pPr>
        <w:pStyle w:val="Bibliography"/>
      </w:pPr>
      <w:r w:rsidRPr="00CF248A">
        <w:lastRenderedPageBreak/>
        <w:t>42.</w:t>
      </w:r>
      <w:r w:rsidRPr="00CF248A">
        <w:tab/>
        <w:t xml:space="preserve">Bollati, E., Hughes, D. J., Suggett, D. J., Raina, J.-B. &amp; Kühl, M. Microscale sampling of the coral gastrovascular cavity reveals a gut-like microbial community. </w:t>
      </w:r>
      <w:r w:rsidRPr="00CF248A">
        <w:rPr>
          <w:i/>
          <w:iCs/>
        </w:rPr>
        <w:t>Animal Microbiome</w:t>
      </w:r>
      <w:r w:rsidRPr="00CF248A">
        <w:t xml:space="preserve"> </w:t>
      </w:r>
      <w:r w:rsidRPr="00CF248A">
        <w:rPr>
          <w:b/>
          <w:bCs/>
        </w:rPr>
        <w:t>6</w:t>
      </w:r>
      <w:r w:rsidRPr="00CF248A">
        <w:t>, 55 (2024).</w:t>
      </w:r>
    </w:p>
    <w:p w14:paraId="4A0971DF" w14:textId="77777777" w:rsidR="00CF248A" w:rsidRPr="00CF248A" w:rsidRDefault="00CF248A" w:rsidP="00CF248A">
      <w:pPr>
        <w:pStyle w:val="Bibliography"/>
      </w:pPr>
      <w:r w:rsidRPr="00CF248A">
        <w:t>43.</w:t>
      </w:r>
      <w:r w:rsidRPr="00CF248A">
        <w:tab/>
        <w:t xml:space="preserve">Sabrina Pankey, M. </w:t>
      </w:r>
      <w:r w:rsidRPr="00CF248A">
        <w:rPr>
          <w:i/>
          <w:iCs/>
        </w:rPr>
        <w:t>et al.</w:t>
      </w:r>
      <w:r w:rsidRPr="00CF248A">
        <w:t xml:space="preserve"> Cophylogeny and convergence shape holobiont evolution in sponge–microbe symbioses. </w:t>
      </w:r>
      <w:r w:rsidRPr="00CF248A">
        <w:rPr>
          <w:i/>
          <w:iCs/>
        </w:rPr>
        <w:t>Nat Ecol Evol</w:t>
      </w:r>
      <w:r w:rsidRPr="00CF248A">
        <w:t xml:space="preserve"> </w:t>
      </w:r>
      <w:r w:rsidRPr="00CF248A">
        <w:rPr>
          <w:b/>
          <w:bCs/>
        </w:rPr>
        <w:t>6</w:t>
      </w:r>
      <w:r w:rsidRPr="00CF248A">
        <w:t>, 750–762 (2022).</w:t>
      </w:r>
    </w:p>
    <w:p w14:paraId="6762658E" w14:textId="77777777" w:rsidR="00CF248A" w:rsidRPr="00CF248A" w:rsidRDefault="00CF248A" w:rsidP="00CF248A">
      <w:pPr>
        <w:pStyle w:val="Bibliography"/>
      </w:pPr>
      <w:r w:rsidRPr="00CF248A">
        <w:t>44.</w:t>
      </w:r>
      <w:r w:rsidRPr="00CF248A">
        <w:tab/>
        <w:t xml:space="preserve">Ganot, P. </w:t>
      </w:r>
      <w:r w:rsidRPr="00CF248A">
        <w:rPr>
          <w:i/>
          <w:iCs/>
        </w:rPr>
        <w:t>et al.</w:t>
      </w:r>
      <w:r w:rsidRPr="00CF248A">
        <w:t xml:space="preserve"> Structural molecular components of septate junctions in cnidarians point to the origin of epithelial junctions in eukaryotes. </w:t>
      </w:r>
      <w:r w:rsidRPr="00CF248A">
        <w:rPr>
          <w:i/>
          <w:iCs/>
        </w:rPr>
        <w:t>Mol Biol Evol</w:t>
      </w:r>
      <w:r w:rsidRPr="00CF248A">
        <w:t xml:space="preserve"> </w:t>
      </w:r>
      <w:r w:rsidRPr="00CF248A">
        <w:rPr>
          <w:b/>
          <w:bCs/>
        </w:rPr>
        <w:t>32</w:t>
      </w:r>
      <w:r w:rsidRPr="00CF248A">
        <w:t>, 44–62 (2015).</w:t>
      </w:r>
    </w:p>
    <w:p w14:paraId="44DEE7DB" w14:textId="77777777" w:rsidR="00CF248A" w:rsidRPr="00CF248A" w:rsidRDefault="00CF248A" w:rsidP="00CF248A">
      <w:pPr>
        <w:pStyle w:val="Bibliography"/>
      </w:pPr>
      <w:r w:rsidRPr="00CF248A">
        <w:t>45.</w:t>
      </w:r>
      <w:r w:rsidRPr="00CF248A">
        <w:tab/>
        <w:t xml:space="preserve">Palmer, C. V., Bythell, J. C. &amp; Willis, B. L. Levels of immunity parameters underpin bleaching and disease susceptibility of reef corals. </w:t>
      </w:r>
      <w:r w:rsidRPr="00CF248A">
        <w:rPr>
          <w:i/>
          <w:iCs/>
        </w:rPr>
        <w:t>FASEB J</w:t>
      </w:r>
      <w:r w:rsidRPr="00CF248A">
        <w:t xml:space="preserve"> </w:t>
      </w:r>
      <w:r w:rsidRPr="00CF248A">
        <w:rPr>
          <w:b/>
          <w:bCs/>
        </w:rPr>
        <w:t>24</w:t>
      </w:r>
      <w:r w:rsidRPr="00CF248A">
        <w:t>, 1935–1946 (2010).</w:t>
      </w:r>
    </w:p>
    <w:p w14:paraId="36718C49" w14:textId="77777777" w:rsidR="00CF248A" w:rsidRPr="00CF248A" w:rsidRDefault="00CF248A" w:rsidP="00CF248A">
      <w:pPr>
        <w:pStyle w:val="Bibliography"/>
      </w:pPr>
      <w:r w:rsidRPr="00CF248A">
        <w:t>46.</w:t>
      </w:r>
      <w:r w:rsidRPr="00CF248A">
        <w:tab/>
        <w:t xml:space="preserve">Metcalf, C. J. E. &amp; Koskella, B. Protective microbiomes can limit the evolution of host pathogen defense. </w:t>
      </w:r>
      <w:r w:rsidRPr="00CF248A">
        <w:rPr>
          <w:i/>
          <w:iCs/>
        </w:rPr>
        <w:t>Evolution Letters</w:t>
      </w:r>
      <w:r w:rsidRPr="00CF248A">
        <w:t xml:space="preserve"> </w:t>
      </w:r>
      <w:r w:rsidRPr="00CF248A">
        <w:rPr>
          <w:b/>
          <w:bCs/>
        </w:rPr>
        <w:t>3</w:t>
      </w:r>
      <w:r w:rsidRPr="00CF248A">
        <w:t>, 534–543 (2019).</w:t>
      </w:r>
    </w:p>
    <w:p w14:paraId="3D1F8A30" w14:textId="77777777" w:rsidR="00CF248A" w:rsidRPr="00CF248A" w:rsidRDefault="00CF248A" w:rsidP="00CF248A">
      <w:pPr>
        <w:pStyle w:val="Bibliography"/>
      </w:pPr>
      <w:r w:rsidRPr="00CF248A">
        <w:t>47.</w:t>
      </w:r>
      <w:r w:rsidRPr="00CF248A">
        <w:tab/>
        <w:t xml:space="preserve">Poole, A. Z. &amp; Weis, V. M. TIR-domain-containing protein repertoire of nine anthozoan species reveals coral–specific expansions and uncharacterized proteins. </w:t>
      </w:r>
      <w:r w:rsidRPr="00CF248A">
        <w:rPr>
          <w:i/>
          <w:iCs/>
        </w:rPr>
        <w:t>Developmental &amp; Comparative Immunology</w:t>
      </w:r>
      <w:r w:rsidRPr="00CF248A">
        <w:t xml:space="preserve"> </w:t>
      </w:r>
      <w:r w:rsidRPr="00CF248A">
        <w:rPr>
          <w:b/>
          <w:bCs/>
        </w:rPr>
        <w:t>46</w:t>
      </w:r>
      <w:r w:rsidRPr="00CF248A">
        <w:t>, 480–488 (2014).</w:t>
      </w:r>
    </w:p>
    <w:p w14:paraId="7E0519B7" w14:textId="77777777" w:rsidR="00CF248A" w:rsidRPr="00CF248A" w:rsidRDefault="00CF248A" w:rsidP="00CF248A">
      <w:pPr>
        <w:pStyle w:val="Bibliography"/>
      </w:pPr>
      <w:r w:rsidRPr="00CF248A">
        <w:t>48.</w:t>
      </w:r>
      <w:r w:rsidRPr="00CF248A">
        <w:tab/>
        <w:t xml:space="preserve">Brown, T. </w:t>
      </w:r>
      <w:r w:rsidRPr="00CF248A">
        <w:rPr>
          <w:i/>
          <w:iCs/>
        </w:rPr>
        <w:t>et al.</w:t>
      </w:r>
      <w:r w:rsidRPr="00CF248A">
        <w:t xml:space="preserve"> Anatomically-specific coupling between innate immune gene repertoire and microbiome structure during coral evolution. 2023.04.26.538298 Preprint at https://doi.org/10.1101/2023.04.26.538298 (2023).</w:t>
      </w:r>
    </w:p>
    <w:p w14:paraId="24B89039" w14:textId="77777777" w:rsidR="00CF248A" w:rsidRPr="00CF248A" w:rsidRDefault="00CF248A" w:rsidP="00CF248A">
      <w:pPr>
        <w:pStyle w:val="Bibliography"/>
      </w:pPr>
      <w:r w:rsidRPr="00CF248A">
        <w:t>49.</w:t>
      </w:r>
      <w:r w:rsidRPr="00CF248A">
        <w:tab/>
        <w:t xml:space="preserve">Ide, K. </w:t>
      </w:r>
      <w:r w:rsidRPr="00CF248A">
        <w:rPr>
          <w:i/>
          <w:iCs/>
        </w:rPr>
        <w:t>et al.</w:t>
      </w:r>
      <w:r w:rsidRPr="00CF248A">
        <w:t xml:space="preserve"> Targeted single-cell genomics reveals novel host adaptation strategies of the symbiotic bacteria Endozoicomonas in Acropora tenuis coral. </w:t>
      </w:r>
      <w:r w:rsidRPr="00CF248A">
        <w:rPr>
          <w:i/>
          <w:iCs/>
        </w:rPr>
        <w:t>Microbiome</w:t>
      </w:r>
      <w:r w:rsidRPr="00CF248A">
        <w:t xml:space="preserve"> </w:t>
      </w:r>
      <w:r w:rsidRPr="00CF248A">
        <w:rPr>
          <w:b/>
          <w:bCs/>
        </w:rPr>
        <w:t>10</w:t>
      </w:r>
      <w:r w:rsidRPr="00CF248A">
        <w:t>, 220 (2022).</w:t>
      </w:r>
    </w:p>
    <w:p w14:paraId="57818F3B" w14:textId="77777777" w:rsidR="00CF248A" w:rsidRPr="00CF248A" w:rsidRDefault="00CF248A" w:rsidP="00CF248A">
      <w:pPr>
        <w:pStyle w:val="Bibliography"/>
      </w:pPr>
      <w:r w:rsidRPr="00CF248A">
        <w:t>50.</w:t>
      </w:r>
      <w:r w:rsidRPr="00CF248A">
        <w:tab/>
        <w:t xml:space="preserve">Morais, J., Cardoso, A. P. L. R. &amp; Santos, B. A. A global synthesis of the current knowledge on the taxonomic and geographic distribution of major coral diseases. </w:t>
      </w:r>
      <w:r w:rsidRPr="00CF248A">
        <w:rPr>
          <w:i/>
          <w:iCs/>
        </w:rPr>
        <w:t>Environmental Advances</w:t>
      </w:r>
      <w:r w:rsidRPr="00CF248A">
        <w:t xml:space="preserve"> </w:t>
      </w:r>
      <w:r w:rsidRPr="00CF248A">
        <w:rPr>
          <w:b/>
          <w:bCs/>
        </w:rPr>
        <w:t>8</w:t>
      </w:r>
      <w:r w:rsidRPr="00CF248A">
        <w:t>, 100231 (2022).</w:t>
      </w:r>
    </w:p>
    <w:p w14:paraId="2060B0F0" w14:textId="77777777" w:rsidR="00CF248A" w:rsidRPr="00CF248A" w:rsidRDefault="00CF248A" w:rsidP="00CF248A">
      <w:pPr>
        <w:pStyle w:val="Bibliography"/>
      </w:pPr>
      <w:r w:rsidRPr="00CF248A">
        <w:lastRenderedPageBreak/>
        <w:t>51.</w:t>
      </w:r>
      <w:r w:rsidRPr="00CF248A">
        <w:tab/>
        <w:t xml:space="preserve">Vega Thurber, R. </w:t>
      </w:r>
      <w:r w:rsidRPr="00CF248A">
        <w:rPr>
          <w:i/>
          <w:iCs/>
        </w:rPr>
        <w:t>et al.</w:t>
      </w:r>
      <w:r w:rsidRPr="00CF248A">
        <w:t xml:space="preserve"> Deciphering Coral Disease Dynamics: Integrating Host, Microbiome, and the Changing Environment. </w:t>
      </w:r>
      <w:r w:rsidRPr="00CF248A">
        <w:rPr>
          <w:i/>
          <w:iCs/>
        </w:rPr>
        <w:t>Frontiers in Ecology and Evolution</w:t>
      </w:r>
      <w:r w:rsidRPr="00CF248A">
        <w:t xml:space="preserve"> </w:t>
      </w:r>
      <w:r w:rsidRPr="00CF248A">
        <w:rPr>
          <w:b/>
          <w:bCs/>
        </w:rPr>
        <w:t>8</w:t>
      </w:r>
      <w:r w:rsidRPr="00CF248A">
        <w:t>, (2020).</w:t>
      </w:r>
    </w:p>
    <w:p w14:paraId="3870AD3F" w14:textId="77777777" w:rsidR="00CF248A" w:rsidRPr="00CF248A" w:rsidRDefault="00CF248A" w:rsidP="00CF248A">
      <w:pPr>
        <w:pStyle w:val="Bibliography"/>
      </w:pPr>
      <w:r w:rsidRPr="00CF248A">
        <w:t>52.</w:t>
      </w:r>
      <w:r w:rsidRPr="00CF248A">
        <w:tab/>
        <w:t xml:space="preserve">Ziegler, M. </w:t>
      </w:r>
      <w:r w:rsidRPr="00CF248A">
        <w:rPr>
          <w:i/>
          <w:iCs/>
        </w:rPr>
        <w:t>et al.</w:t>
      </w:r>
      <w:r w:rsidRPr="00CF248A">
        <w:t xml:space="preserve"> Coral bacterial community structure responds to environmental change in a host-specific manner. </w:t>
      </w:r>
      <w:r w:rsidRPr="00CF248A">
        <w:rPr>
          <w:i/>
          <w:iCs/>
        </w:rPr>
        <w:t>Nat Commun</w:t>
      </w:r>
      <w:r w:rsidRPr="00CF248A">
        <w:t xml:space="preserve"> </w:t>
      </w:r>
      <w:r w:rsidRPr="00CF248A">
        <w:rPr>
          <w:b/>
          <w:bCs/>
        </w:rPr>
        <w:t>10</w:t>
      </w:r>
      <w:r w:rsidRPr="00CF248A">
        <w:t>, 3092 (2019).</w:t>
      </w:r>
    </w:p>
    <w:p w14:paraId="55B31D5B" w14:textId="77777777" w:rsidR="00CF248A" w:rsidRPr="00CF248A" w:rsidRDefault="00CF248A" w:rsidP="00CF248A">
      <w:pPr>
        <w:pStyle w:val="Bibliography"/>
      </w:pPr>
      <w:r w:rsidRPr="00CF248A">
        <w:t>53.</w:t>
      </w:r>
      <w:r w:rsidRPr="00CF248A">
        <w:tab/>
        <w:t xml:space="preserve">Voolstra, C. R. &amp; Ziegler, M. Adapting with Microbial Help: Microbiome Flexibility Facilitates Rapid Responses to Environmental Change. </w:t>
      </w:r>
      <w:r w:rsidRPr="00CF248A">
        <w:rPr>
          <w:i/>
          <w:iCs/>
        </w:rPr>
        <w:t>BioEssays</w:t>
      </w:r>
      <w:r w:rsidRPr="00CF248A">
        <w:t xml:space="preserve"> </w:t>
      </w:r>
      <w:r w:rsidRPr="00CF248A">
        <w:rPr>
          <w:b/>
          <w:bCs/>
        </w:rPr>
        <w:t>42</w:t>
      </w:r>
      <w:r w:rsidRPr="00CF248A">
        <w:t>, 2000004 (2020).</w:t>
      </w:r>
    </w:p>
    <w:p w14:paraId="537A133C" w14:textId="77777777" w:rsidR="00CF248A" w:rsidRPr="00CF248A" w:rsidRDefault="00CF248A" w:rsidP="00CF248A">
      <w:pPr>
        <w:pStyle w:val="Bibliography"/>
      </w:pPr>
      <w:r w:rsidRPr="00CF248A">
        <w:t>54.</w:t>
      </w:r>
      <w:r w:rsidRPr="00CF248A">
        <w:tab/>
        <w:t xml:space="preserve">Glasl, B., Webster, N. S. &amp; Bourne, D. G. Microbial indicators as a diagnostic tool for assessing water quality and climate stress in coral reef ecosystems. </w:t>
      </w:r>
      <w:r w:rsidRPr="00CF248A">
        <w:rPr>
          <w:i/>
          <w:iCs/>
        </w:rPr>
        <w:t>Marine Biology</w:t>
      </w:r>
      <w:r w:rsidRPr="00CF248A">
        <w:t xml:space="preserve"> </w:t>
      </w:r>
      <w:r w:rsidRPr="00CF248A">
        <w:rPr>
          <w:b/>
          <w:bCs/>
        </w:rPr>
        <w:t>164</w:t>
      </w:r>
      <w:r w:rsidRPr="00CF248A">
        <w:t>, 1–18 (2017).</w:t>
      </w:r>
    </w:p>
    <w:p w14:paraId="0D40C336" w14:textId="77777777" w:rsidR="00CF248A" w:rsidRPr="00CF248A" w:rsidRDefault="00CF248A" w:rsidP="00CF248A">
      <w:pPr>
        <w:pStyle w:val="Bibliography"/>
      </w:pPr>
      <w:r w:rsidRPr="00CF248A">
        <w:t>55.</w:t>
      </w:r>
      <w:r w:rsidRPr="00CF248A">
        <w:tab/>
        <w:t xml:space="preserve">Epstein, H. E., Smith, H. A., Torda, G. &amp; Oppen, M. J. Microbiome engineering: enhancing climate resilience in corals. </w:t>
      </w:r>
      <w:r w:rsidRPr="00CF248A">
        <w:rPr>
          <w:i/>
          <w:iCs/>
        </w:rPr>
        <w:t>Front Ecol Environ</w:t>
      </w:r>
      <w:r w:rsidRPr="00CF248A">
        <w:t xml:space="preserve"> </w:t>
      </w:r>
      <w:r w:rsidRPr="00CF248A">
        <w:rPr>
          <w:b/>
          <w:bCs/>
        </w:rPr>
        <w:t>17</w:t>
      </w:r>
      <w:r w:rsidRPr="00CF248A">
        <w:t>, 100–108 (2019).</w:t>
      </w:r>
    </w:p>
    <w:p w14:paraId="088D9D00" w14:textId="77777777" w:rsidR="00CF248A" w:rsidRPr="00CF248A" w:rsidRDefault="00CF248A" w:rsidP="00CF248A">
      <w:pPr>
        <w:pStyle w:val="Bibliography"/>
      </w:pPr>
      <w:r w:rsidRPr="00CF248A">
        <w:t>56.</w:t>
      </w:r>
      <w:r w:rsidRPr="00CF248A">
        <w:tab/>
        <w:t xml:space="preserve">Reshef, L., Koren, O., Loya, Y., Zilber-Rosenberg, I. &amp; Rosenberg, E. The Coral Probiotic Hypothesis. </w:t>
      </w:r>
      <w:r w:rsidRPr="00CF248A">
        <w:rPr>
          <w:i/>
          <w:iCs/>
        </w:rPr>
        <w:t>Environ Microbiol</w:t>
      </w:r>
      <w:r w:rsidRPr="00CF248A">
        <w:t xml:space="preserve"> </w:t>
      </w:r>
      <w:r w:rsidRPr="00CF248A">
        <w:rPr>
          <w:b/>
          <w:bCs/>
        </w:rPr>
        <w:t>8</w:t>
      </w:r>
      <w:r w:rsidRPr="00CF248A">
        <w:t>, 2068–2073 (2006).</w:t>
      </w:r>
    </w:p>
    <w:p w14:paraId="3BCCCD2F" w14:textId="77777777" w:rsidR="00CF248A" w:rsidRPr="00CF248A" w:rsidRDefault="00CF248A" w:rsidP="00CF248A">
      <w:pPr>
        <w:pStyle w:val="Bibliography"/>
      </w:pPr>
      <w:r w:rsidRPr="00CF248A">
        <w:t>57.</w:t>
      </w:r>
      <w:r w:rsidRPr="00CF248A">
        <w:tab/>
        <w:t xml:space="preserve">The Earth Microbiome Project Consortium </w:t>
      </w:r>
      <w:r w:rsidRPr="00CF248A">
        <w:rPr>
          <w:i/>
          <w:iCs/>
        </w:rPr>
        <w:t>et al.</w:t>
      </w:r>
      <w:r w:rsidRPr="00CF248A">
        <w:t xml:space="preserve"> A communal catalogue reveals Earth’s multiscale microbial diversity. </w:t>
      </w:r>
      <w:r w:rsidRPr="00CF248A">
        <w:rPr>
          <w:i/>
          <w:iCs/>
        </w:rPr>
        <w:t>Nature</w:t>
      </w:r>
      <w:r w:rsidRPr="00CF248A">
        <w:t xml:space="preserve"> </w:t>
      </w:r>
      <w:r w:rsidRPr="00CF248A">
        <w:rPr>
          <w:b/>
          <w:bCs/>
        </w:rPr>
        <w:t>551</w:t>
      </w:r>
      <w:r w:rsidRPr="00CF248A">
        <w:t>, 457–463 (2017).</w:t>
      </w:r>
    </w:p>
    <w:p w14:paraId="3AE86927" w14:textId="77777777" w:rsidR="00CF248A" w:rsidRPr="00CF248A" w:rsidRDefault="00CF248A" w:rsidP="00CF248A">
      <w:pPr>
        <w:pStyle w:val="Bibliography"/>
      </w:pPr>
      <w:r w:rsidRPr="00CF248A">
        <w:t>58.</w:t>
      </w:r>
      <w:r w:rsidRPr="00CF248A">
        <w:tab/>
        <w:t xml:space="preserve">Parada, A. E., Needham, D. M. &amp; Fuhrman, J. A. Every base matters: assessing small subunit rRNA primers for marine microbiomes with mock communities, time series and global field samples. </w:t>
      </w:r>
      <w:r w:rsidRPr="00CF248A">
        <w:rPr>
          <w:i/>
          <w:iCs/>
        </w:rPr>
        <w:t>Environmental Microbiology</w:t>
      </w:r>
      <w:r w:rsidRPr="00CF248A">
        <w:t xml:space="preserve"> </w:t>
      </w:r>
      <w:r w:rsidRPr="00CF248A">
        <w:rPr>
          <w:b/>
          <w:bCs/>
        </w:rPr>
        <w:t>18</w:t>
      </w:r>
      <w:r w:rsidRPr="00CF248A">
        <w:t>, 1403–1414 (2016).</w:t>
      </w:r>
    </w:p>
    <w:p w14:paraId="0116D849" w14:textId="77777777" w:rsidR="00CF248A" w:rsidRPr="00CF248A" w:rsidRDefault="00CF248A" w:rsidP="00CF248A">
      <w:pPr>
        <w:pStyle w:val="Bibliography"/>
      </w:pPr>
      <w:r w:rsidRPr="00CF248A">
        <w:t>59.</w:t>
      </w:r>
      <w:r w:rsidRPr="00CF248A">
        <w:tab/>
        <w:t xml:space="preserve">Apprill, A., McNally, S., Parsons, R. &amp; Weber, L. Minor revision to V4 region SSU rRNA 806R gene primer greatly increases detection of SAR11 bacterioplankton. </w:t>
      </w:r>
      <w:r w:rsidRPr="00CF248A">
        <w:rPr>
          <w:i/>
          <w:iCs/>
        </w:rPr>
        <w:t>Aquatic Microbial Ecology</w:t>
      </w:r>
      <w:r w:rsidRPr="00CF248A">
        <w:t xml:space="preserve"> </w:t>
      </w:r>
      <w:r w:rsidRPr="00CF248A">
        <w:rPr>
          <w:b/>
          <w:bCs/>
        </w:rPr>
        <w:t>75</w:t>
      </w:r>
      <w:r w:rsidRPr="00CF248A">
        <w:t>, 129–137 (2015).</w:t>
      </w:r>
    </w:p>
    <w:p w14:paraId="64741733" w14:textId="77777777" w:rsidR="00CF248A" w:rsidRPr="00CF248A" w:rsidRDefault="00CF248A" w:rsidP="00CF248A">
      <w:pPr>
        <w:pStyle w:val="Bibliography"/>
      </w:pPr>
      <w:r w:rsidRPr="00CF248A">
        <w:t>60.</w:t>
      </w:r>
      <w:r w:rsidRPr="00CF248A">
        <w:tab/>
        <w:t xml:space="preserve">Gonzalez, A. </w:t>
      </w:r>
      <w:r w:rsidRPr="00CF248A">
        <w:rPr>
          <w:i/>
          <w:iCs/>
        </w:rPr>
        <w:t>et al.</w:t>
      </w:r>
      <w:r w:rsidRPr="00CF248A">
        <w:t xml:space="preserve"> Qiita: rapid, web-enabled microbiome meta-analysis. </w:t>
      </w:r>
      <w:r w:rsidRPr="00CF248A">
        <w:rPr>
          <w:i/>
          <w:iCs/>
        </w:rPr>
        <w:t>Nature Methods</w:t>
      </w:r>
      <w:r w:rsidRPr="00CF248A">
        <w:t xml:space="preserve"> </w:t>
      </w:r>
      <w:r w:rsidRPr="00CF248A">
        <w:rPr>
          <w:b/>
          <w:bCs/>
        </w:rPr>
        <w:t>15</w:t>
      </w:r>
      <w:r w:rsidRPr="00CF248A">
        <w:t>, 796–798 (2018).</w:t>
      </w:r>
    </w:p>
    <w:p w14:paraId="54AADF96" w14:textId="77777777" w:rsidR="00CF248A" w:rsidRPr="00CF248A" w:rsidRDefault="00CF248A" w:rsidP="00CF248A">
      <w:pPr>
        <w:pStyle w:val="Bibliography"/>
      </w:pPr>
      <w:r w:rsidRPr="00CF248A">
        <w:lastRenderedPageBreak/>
        <w:t>61.</w:t>
      </w:r>
      <w:r w:rsidRPr="00CF248A">
        <w:tab/>
        <w:t xml:space="preserve">Caporaso, J. G. </w:t>
      </w:r>
      <w:r w:rsidRPr="00CF248A">
        <w:rPr>
          <w:i/>
          <w:iCs/>
        </w:rPr>
        <w:t>et al.</w:t>
      </w:r>
      <w:r w:rsidRPr="00CF248A">
        <w:t xml:space="preserve"> QIIME allows analysis of high-throughput community sequencing data. </w:t>
      </w:r>
      <w:r w:rsidRPr="00CF248A">
        <w:rPr>
          <w:i/>
          <w:iCs/>
        </w:rPr>
        <w:t>Nat Methods</w:t>
      </w:r>
      <w:r w:rsidRPr="00CF248A">
        <w:t xml:space="preserve"> </w:t>
      </w:r>
      <w:r w:rsidRPr="00CF248A">
        <w:rPr>
          <w:b/>
          <w:bCs/>
        </w:rPr>
        <w:t>7</w:t>
      </w:r>
      <w:r w:rsidRPr="00CF248A">
        <w:t>, 335–336 (2010).</w:t>
      </w:r>
    </w:p>
    <w:p w14:paraId="3A505D8D" w14:textId="77777777" w:rsidR="00CF248A" w:rsidRPr="00CF248A" w:rsidRDefault="00CF248A" w:rsidP="00CF248A">
      <w:pPr>
        <w:pStyle w:val="Bibliography"/>
      </w:pPr>
      <w:r w:rsidRPr="00CF248A">
        <w:t>62.</w:t>
      </w:r>
      <w:r w:rsidRPr="00CF248A">
        <w:tab/>
        <w:t xml:space="preserve">Amir, A. </w:t>
      </w:r>
      <w:r w:rsidRPr="00CF248A">
        <w:rPr>
          <w:i/>
          <w:iCs/>
        </w:rPr>
        <w:t>et al.</w:t>
      </w:r>
      <w:r w:rsidRPr="00CF248A">
        <w:t xml:space="preserve"> Deblur Rapidly Resolves Single-Nucleotide Community Sequence Patterns. </w:t>
      </w:r>
      <w:r w:rsidRPr="00CF248A">
        <w:rPr>
          <w:i/>
          <w:iCs/>
        </w:rPr>
        <w:t>mSystems</w:t>
      </w:r>
      <w:r w:rsidRPr="00CF248A">
        <w:t xml:space="preserve"> </w:t>
      </w:r>
      <w:r w:rsidRPr="00CF248A">
        <w:rPr>
          <w:b/>
          <w:bCs/>
        </w:rPr>
        <w:t>2</w:t>
      </w:r>
      <w:r w:rsidRPr="00CF248A">
        <w:t>, e00191-16 (2017).</w:t>
      </w:r>
    </w:p>
    <w:p w14:paraId="3821BED1" w14:textId="77777777" w:rsidR="00CF248A" w:rsidRPr="00CF248A" w:rsidRDefault="00CF248A" w:rsidP="00CF248A">
      <w:pPr>
        <w:pStyle w:val="Bibliography"/>
      </w:pPr>
      <w:r w:rsidRPr="00CF248A">
        <w:t>63.</w:t>
      </w:r>
      <w:r w:rsidRPr="00CF248A">
        <w:tab/>
        <w:t xml:space="preserve">Bolyen, E. </w:t>
      </w:r>
      <w:r w:rsidRPr="00CF248A">
        <w:rPr>
          <w:i/>
          <w:iCs/>
        </w:rPr>
        <w:t>et al.</w:t>
      </w:r>
      <w:r w:rsidRPr="00CF248A">
        <w:t xml:space="preserve"> </w:t>
      </w:r>
      <w:r w:rsidRPr="00CF248A">
        <w:rPr>
          <w:i/>
          <w:iCs/>
        </w:rPr>
        <w:t>QIIME 2: Reproducible, Interactive, Scalable, and Extensible Microbiome Data Science</w:t>
      </w:r>
      <w:r w:rsidRPr="00CF248A">
        <w:t>. https://peerj.com/preprints/27295 (2018) doi:10.7287/peerj.preprints.27295v2.</w:t>
      </w:r>
    </w:p>
    <w:p w14:paraId="01A2348B" w14:textId="77777777" w:rsidR="00CF248A" w:rsidRPr="00CF248A" w:rsidRDefault="00CF248A" w:rsidP="00CF248A">
      <w:pPr>
        <w:pStyle w:val="Bibliography"/>
      </w:pPr>
      <w:r w:rsidRPr="00CF248A">
        <w:t>64.</w:t>
      </w:r>
      <w:r w:rsidRPr="00CF248A">
        <w:tab/>
        <w:t xml:space="preserve">Rognes, T., Flouri, T., Nichols, B., Quince, C. &amp; Mahé, F. VSEARCH: a versatile open source tool for metagenomics. </w:t>
      </w:r>
      <w:r w:rsidRPr="00CF248A">
        <w:rPr>
          <w:i/>
          <w:iCs/>
        </w:rPr>
        <w:t>PeerJ</w:t>
      </w:r>
      <w:r w:rsidRPr="00CF248A">
        <w:t xml:space="preserve"> </w:t>
      </w:r>
      <w:r w:rsidRPr="00CF248A">
        <w:rPr>
          <w:b/>
          <w:bCs/>
        </w:rPr>
        <w:t>4</w:t>
      </w:r>
      <w:r w:rsidRPr="00CF248A">
        <w:t>, e2584 (2016).</w:t>
      </w:r>
    </w:p>
    <w:p w14:paraId="46C65917" w14:textId="77777777" w:rsidR="00CF248A" w:rsidRPr="00CF248A" w:rsidRDefault="00CF248A" w:rsidP="00CF248A">
      <w:pPr>
        <w:pStyle w:val="Bibliography"/>
      </w:pPr>
      <w:r w:rsidRPr="00CF248A">
        <w:t>65.</w:t>
      </w:r>
      <w:r w:rsidRPr="00CF248A">
        <w:tab/>
        <w:t xml:space="preserve">Quast, C. </w:t>
      </w:r>
      <w:r w:rsidRPr="00CF248A">
        <w:rPr>
          <w:i/>
          <w:iCs/>
        </w:rPr>
        <w:t>et al.</w:t>
      </w:r>
      <w:r w:rsidRPr="00CF248A">
        <w:t xml:space="preserve"> The SILVA ribosomal RNA gene database project: improved data processing and web-based tools. </w:t>
      </w:r>
      <w:r w:rsidRPr="00CF248A">
        <w:rPr>
          <w:i/>
          <w:iCs/>
        </w:rPr>
        <w:t>Nucleic Acids Res</w:t>
      </w:r>
      <w:r w:rsidRPr="00CF248A">
        <w:t xml:space="preserve"> </w:t>
      </w:r>
      <w:r w:rsidRPr="00CF248A">
        <w:rPr>
          <w:b/>
          <w:bCs/>
        </w:rPr>
        <w:t>41</w:t>
      </w:r>
      <w:r w:rsidRPr="00CF248A">
        <w:t>, D590–D596 (2013).</w:t>
      </w:r>
    </w:p>
    <w:p w14:paraId="4254A1B8" w14:textId="77777777" w:rsidR="00CF248A" w:rsidRPr="00CF248A" w:rsidRDefault="00CF248A" w:rsidP="00CF248A">
      <w:pPr>
        <w:pStyle w:val="Bibliography"/>
      </w:pPr>
      <w:r w:rsidRPr="00CF248A">
        <w:t>66.</w:t>
      </w:r>
      <w:r w:rsidRPr="00CF248A">
        <w:tab/>
        <w:t xml:space="preserve">Bengtsson-Palme, J. </w:t>
      </w:r>
      <w:r w:rsidRPr="00CF248A">
        <w:rPr>
          <w:i/>
          <w:iCs/>
        </w:rPr>
        <w:t>et al.</w:t>
      </w:r>
      <w:r w:rsidRPr="00CF248A">
        <w:t xml:space="preserve"> METAXA2: improved identification and taxonomic classification of small and large subunit rRNA in metagenomic data. </w:t>
      </w:r>
      <w:r w:rsidRPr="00CF248A">
        <w:rPr>
          <w:i/>
          <w:iCs/>
        </w:rPr>
        <w:t>Mol Ecol Resour</w:t>
      </w:r>
      <w:r w:rsidRPr="00CF248A">
        <w:t xml:space="preserve"> </w:t>
      </w:r>
      <w:r w:rsidRPr="00CF248A">
        <w:rPr>
          <w:b/>
          <w:bCs/>
        </w:rPr>
        <w:t>15</w:t>
      </w:r>
      <w:r w:rsidRPr="00CF248A">
        <w:t>, 1403–1414 (2015).</w:t>
      </w:r>
    </w:p>
    <w:p w14:paraId="43CCF765" w14:textId="77777777" w:rsidR="00CF248A" w:rsidRPr="00CF248A" w:rsidRDefault="00CF248A" w:rsidP="00CF248A">
      <w:pPr>
        <w:pStyle w:val="Bibliography"/>
      </w:pPr>
      <w:r w:rsidRPr="00CF248A">
        <w:t>67.</w:t>
      </w:r>
      <w:r w:rsidRPr="00CF248A">
        <w:tab/>
        <w:t xml:space="preserve">Sonett, D., Brown, T., Bengtsson-Palme, J., Padilla-Gamiño, J. L. &amp; Zaneveld, J. R. </w:t>
      </w:r>
      <w:r w:rsidRPr="00CF248A">
        <w:rPr>
          <w:i/>
          <w:iCs/>
        </w:rPr>
        <w:t>The Organelle in the Room: Under-Annotated Mitochondrial Reads Bias Coral Microbiome Analysis</w:t>
      </w:r>
      <w:r w:rsidRPr="00CF248A">
        <w:t>. http://biorxiv.org/lookup/doi/10.1101/2021.02.23.431501 (2021) doi:10.1101/2021.02.23.431501.</w:t>
      </w:r>
    </w:p>
    <w:p w14:paraId="293BB895" w14:textId="77777777" w:rsidR="00CF248A" w:rsidRPr="00CF248A" w:rsidRDefault="00CF248A" w:rsidP="00CF248A">
      <w:pPr>
        <w:pStyle w:val="Bibliography"/>
      </w:pPr>
      <w:r w:rsidRPr="00CF248A">
        <w:t>68.</w:t>
      </w:r>
      <w:r w:rsidRPr="00CF248A">
        <w:tab/>
        <w:t xml:space="preserve">Janssen, S. </w:t>
      </w:r>
      <w:r w:rsidRPr="00CF248A">
        <w:rPr>
          <w:i/>
          <w:iCs/>
        </w:rPr>
        <w:t>et al.</w:t>
      </w:r>
      <w:r w:rsidRPr="00CF248A">
        <w:t xml:space="preserve"> Phylogenetic Placement of Exact Amplicon Sequences Improves Associations with Clinical Information. </w:t>
      </w:r>
      <w:r w:rsidRPr="00CF248A">
        <w:rPr>
          <w:i/>
          <w:iCs/>
        </w:rPr>
        <w:t>mSystems</w:t>
      </w:r>
      <w:r w:rsidRPr="00CF248A">
        <w:t xml:space="preserve"> </w:t>
      </w:r>
      <w:r w:rsidRPr="00CF248A">
        <w:rPr>
          <w:b/>
          <w:bCs/>
        </w:rPr>
        <w:t>3</w:t>
      </w:r>
      <w:r w:rsidRPr="00CF248A">
        <w:t>, (2018).</w:t>
      </w:r>
    </w:p>
    <w:p w14:paraId="7324EC44" w14:textId="77777777" w:rsidR="00CF248A" w:rsidRPr="00CF248A" w:rsidRDefault="00CF248A" w:rsidP="00CF248A">
      <w:pPr>
        <w:pStyle w:val="Bibliography"/>
      </w:pPr>
      <w:r w:rsidRPr="00CF248A">
        <w:t>69.</w:t>
      </w:r>
      <w:r w:rsidRPr="00CF248A">
        <w:tab/>
        <w:t xml:space="preserve">Davis, N. M., Proctor, D. M., Holmes, S. P., Relman, D. A. &amp; Callahan, B. J. Simple statistical identification and removal of contaminant sequences in marker-gene and metagenomics data. </w:t>
      </w:r>
      <w:r w:rsidRPr="00CF248A">
        <w:rPr>
          <w:i/>
          <w:iCs/>
        </w:rPr>
        <w:t>Microbiome</w:t>
      </w:r>
      <w:r w:rsidRPr="00CF248A">
        <w:t xml:space="preserve"> </w:t>
      </w:r>
      <w:r w:rsidRPr="00CF248A">
        <w:rPr>
          <w:b/>
          <w:bCs/>
        </w:rPr>
        <w:t>6</w:t>
      </w:r>
      <w:r w:rsidRPr="00CF248A">
        <w:t>, 226 (2018).</w:t>
      </w:r>
    </w:p>
    <w:p w14:paraId="6A88D91F" w14:textId="77777777" w:rsidR="00CF248A" w:rsidRPr="00CF248A" w:rsidRDefault="00CF248A" w:rsidP="00CF248A">
      <w:pPr>
        <w:pStyle w:val="Bibliography"/>
      </w:pPr>
      <w:r w:rsidRPr="00CF248A">
        <w:lastRenderedPageBreak/>
        <w:t>70.</w:t>
      </w:r>
      <w:r w:rsidRPr="00CF248A">
        <w:tab/>
        <w:t>R Core Team. R:A language and environment for statistical computing. R Foundation for Statistical Computing (2020).</w:t>
      </w:r>
    </w:p>
    <w:p w14:paraId="1EFE742C" w14:textId="77777777" w:rsidR="00CF248A" w:rsidRPr="00CF248A" w:rsidRDefault="00CF248A" w:rsidP="00CF248A">
      <w:pPr>
        <w:pStyle w:val="Bibliography"/>
      </w:pPr>
      <w:r w:rsidRPr="00CF248A">
        <w:t>71.</w:t>
      </w:r>
      <w:r w:rsidRPr="00CF248A">
        <w:tab/>
        <w:t>Raymundo, L., Work, T. M., Bruckner, A. W. &amp; Willis, B. A coral disease handbook: Guidelines for assessment, monitoring, and management. 17–32 (2008).</w:t>
      </w:r>
    </w:p>
    <w:p w14:paraId="22BB83C5" w14:textId="77777777" w:rsidR="00CF248A" w:rsidRPr="00CF248A" w:rsidRDefault="00CF248A" w:rsidP="00CF248A">
      <w:pPr>
        <w:pStyle w:val="Bibliography"/>
      </w:pPr>
      <w:r w:rsidRPr="00CF248A">
        <w:t>72.</w:t>
      </w:r>
      <w:r w:rsidRPr="00CF248A">
        <w:tab/>
        <w:t xml:space="preserve">Lamb, J. B. </w:t>
      </w:r>
      <w:r w:rsidRPr="00CF248A">
        <w:rPr>
          <w:i/>
          <w:iCs/>
        </w:rPr>
        <w:t>et al.</w:t>
      </w:r>
      <w:r w:rsidRPr="00CF248A">
        <w:t xml:space="preserve"> Plastic waste associated with disease on coral reefs. </w:t>
      </w:r>
      <w:r w:rsidRPr="00CF248A">
        <w:rPr>
          <w:i/>
          <w:iCs/>
        </w:rPr>
        <w:t>Science</w:t>
      </w:r>
      <w:r w:rsidRPr="00CF248A">
        <w:t xml:space="preserve"> </w:t>
      </w:r>
      <w:r w:rsidRPr="00CF248A">
        <w:rPr>
          <w:b/>
          <w:bCs/>
        </w:rPr>
        <w:t>359</w:t>
      </w:r>
      <w:r w:rsidRPr="00CF248A">
        <w:t>, 460–462 (2018).</w:t>
      </w:r>
    </w:p>
    <w:p w14:paraId="0EBAD07F" w14:textId="77777777" w:rsidR="00CF248A" w:rsidRPr="00CF248A" w:rsidRDefault="00CF248A" w:rsidP="00CF248A">
      <w:pPr>
        <w:pStyle w:val="Bibliography"/>
      </w:pPr>
      <w:r w:rsidRPr="00CF248A">
        <w:t>73.</w:t>
      </w:r>
      <w:r w:rsidRPr="00CF248A">
        <w:tab/>
        <w:t xml:space="preserve">Revell, Liam J. phytools: An R package for phylogenetic comparative biology (and other things). </w:t>
      </w:r>
      <w:r w:rsidRPr="00CF248A">
        <w:rPr>
          <w:i/>
          <w:iCs/>
        </w:rPr>
        <w:t>Methods in Ecology and Evolution</w:t>
      </w:r>
      <w:r w:rsidRPr="00CF248A">
        <w:t xml:space="preserve"> </w:t>
      </w:r>
      <w:r w:rsidRPr="00CF248A">
        <w:rPr>
          <w:b/>
          <w:bCs/>
        </w:rPr>
        <w:t>3</w:t>
      </w:r>
      <w:r w:rsidRPr="00CF248A">
        <w:t>, 217–223 (2012).</w:t>
      </w:r>
    </w:p>
    <w:p w14:paraId="2FDD46E5" w14:textId="77777777" w:rsidR="00CF248A" w:rsidRPr="00CF248A" w:rsidRDefault="00CF248A" w:rsidP="00CF248A">
      <w:pPr>
        <w:pStyle w:val="Bibliography"/>
      </w:pPr>
      <w:r w:rsidRPr="00CF248A">
        <w:t>74.</w:t>
      </w:r>
      <w:r w:rsidRPr="00CF248A">
        <w:tab/>
        <w:t xml:space="preserve">David Orme </w:t>
      </w:r>
      <w:r w:rsidRPr="00CF248A">
        <w:rPr>
          <w:i/>
          <w:iCs/>
        </w:rPr>
        <w:t>et al.</w:t>
      </w:r>
      <w:r w:rsidRPr="00CF248A">
        <w:t xml:space="preserve"> caper: Comparative Analyses of Phylogenetics and Evolution in R. (2018).</w:t>
      </w:r>
    </w:p>
    <w:p w14:paraId="56F57FDA" w14:textId="77777777" w:rsidR="00CF248A" w:rsidRPr="00CF248A" w:rsidRDefault="00CF248A" w:rsidP="00CF248A">
      <w:pPr>
        <w:pStyle w:val="Bibliography"/>
      </w:pPr>
      <w:r w:rsidRPr="00CF248A">
        <w:t>75.</w:t>
      </w:r>
      <w:r w:rsidRPr="00CF248A">
        <w:tab/>
        <w:t xml:space="preserve">van der Bijl, W. phylopath: Easy phylogenetic path analysis in R. </w:t>
      </w:r>
      <w:r w:rsidRPr="00CF248A">
        <w:rPr>
          <w:i/>
          <w:iCs/>
        </w:rPr>
        <w:t>PeerJ</w:t>
      </w:r>
      <w:r w:rsidRPr="00CF248A">
        <w:t xml:space="preserve"> </w:t>
      </w:r>
      <w:r w:rsidRPr="00CF248A">
        <w:rPr>
          <w:b/>
          <w:bCs/>
        </w:rPr>
        <w:t>6</w:t>
      </w:r>
      <w:r w:rsidRPr="00CF248A">
        <w:t>, e4718 (2018).</w:t>
      </w:r>
    </w:p>
    <w:p w14:paraId="043C8449" w14:textId="52D4800A"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5DA99A35">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end product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4E563E87">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6C95B43F"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UniFrac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362" w:author="Microsoft Office User" w:date="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3C3B69CA">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3B7BE01F"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strast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363" w:author="Microsoft Office User" w:date="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Pagel’s Lambda (green, dotted) evolutionary models. The thickness of the lines represents the averaged standardized path coefficients of the top competing models based on CICc values (Supplementary Data Table 1</w:t>
      </w:r>
      <w:r>
        <w:rPr>
          <w:rFonts w:ascii="Arial" w:eastAsia="Times New Roman" w:hAnsi="Arial" w:cs="Arial"/>
          <w:sz w:val="20"/>
          <w:szCs w:val="20"/>
        </w:rPr>
        <w:t>2</w:t>
      </w:r>
      <w:r w:rsidRPr="00961490">
        <w:rPr>
          <w:rFonts w:ascii="Arial" w:eastAsia="Times New Roman" w:hAnsi="Arial" w:cs="Arial"/>
          <w:sz w:val="20"/>
          <w:szCs w:val="20"/>
        </w:rPr>
        <w:t>).</w:t>
      </w:r>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49CF995D">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slower, but may have lower disease susceptibility in stressful environmental conditions (bottom right).</w:t>
      </w:r>
    </w:p>
    <w:sectPr w:rsidR="00270945" w:rsidRPr="0093644C" w:rsidSect="00AF40C3">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8" w:author="Microsoft Office User" w:date="2024-10-29T09:23:00Z" w:initials="MOU">
    <w:p w14:paraId="1B116B7A" w14:textId="77777777" w:rsidR="00F34013" w:rsidRDefault="00F34013">
      <w:pPr>
        <w:pStyle w:val="CommentText"/>
      </w:pPr>
      <w:r>
        <w:rPr>
          <w:rStyle w:val="CommentReference"/>
        </w:rPr>
        <w:annotationRef/>
      </w:r>
      <w:r>
        <w:t>Tanden et al., 2022</w:t>
      </w:r>
    </w:p>
    <w:p w14:paraId="4F66E5A0" w14:textId="210C2C56" w:rsidR="00F34013" w:rsidRDefault="00F34013">
      <w:pPr>
        <w:pStyle w:val="CommentText"/>
      </w:pPr>
      <w:r w:rsidRPr="00F34013">
        <w:t>https://journals.asm.org/doi/10.1128/msystems.00359-2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66E5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CB2800" w16cex:dateUtc="2024-10-2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66E5A0" w16cid:durableId="2ACB28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679F2" w14:textId="77777777" w:rsidR="00351696" w:rsidRDefault="00351696">
      <w:pPr>
        <w:spacing w:after="0"/>
      </w:pPr>
      <w:r>
        <w:separator/>
      </w:r>
    </w:p>
  </w:endnote>
  <w:endnote w:type="continuationSeparator" w:id="0">
    <w:p w14:paraId="695BFC25" w14:textId="77777777" w:rsidR="00351696" w:rsidRDefault="003516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DF0B4" w14:textId="77777777" w:rsidR="00351696" w:rsidRDefault="00351696">
      <w:pPr>
        <w:spacing w:after="0"/>
      </w:pPr>
      <w:r>
        <w:separator/>
      </w:r>
    </w:p>
  </w:footnote>
  <w:footnote w:type="continuationSeparator" w:id="0">
    <w:p w14:paraId="4DE007AA" w14:textId="77777777" w:rsidR="00351696" w:rsidRDefault="0035169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647A2"/>
    <w:rsid w:val="000705E7"/>
    <w:rsid w:val="000C3044"/>
    <w:rsid w:val="000E3957"/>
    <w:rsid w:val="000F0E29"/>
    <w:rsid w:val="00133DAB"/>
    <w:rsid w:val="00152711"/>
    <w:rsid w:val="00156C2B"/>
    <w:rsid w:val="001918C4"/>
    <w:rsid w:val="001E011D"/>
    <w:rsid w:val="001E7B35"/>
    <w:rsid w:val="00201946"/>
    <w:rsid w:val="002221C7"/>
    <w:rsid w:val="0023358D"/>
    <w:rsid w:val="0023715A"/>
    <w:rsid w:val="00246861"/>
    <w:rsid w:val="00251476"/>
    <w:rsid w:val="0025566D"/>
    <w:rsid w:val="00270945"/>
    <w:rsid w:val="002A7053"/>
    <w:rsid w:val="002B2848"/>
    <w:rsid w:val="002F1CD2"/>
    <w:rsid w:val="002F3DA0"/>
    <w:rsid w:val="003038DA"/>
    <w:rsid w:val="00311725"/>
    <w:rsid w:val="003179B0"/>
    <w:rsid w:val="00332B8B"/>
    <w:rsid w:val="00333F4D"/>
    <w:rsid w:val="003343E2"/>
    <w:rsid w:val="00346790"/>
    <w:rsid w:val="00351696"/>
    <w:rsid w:val="003523AB"/>
    <w:rsid w:val="003830A5"/>
    <w:rsid w:val="00384E59"/>
    <w:rsid w:val="003A7855"/>
    <w:rsid w:val="003B061C"/>
    <w:rsid w:val="003B1D05"/>
    <w:rsid w:val="003B76EA"/>
    <w:rsid w:val="003D7494"/>
    <w:rsid w:val="003F179A"/>
    <w:rsid w:val="00414B79"/>
    <w:rsid w:val="004408E5"/>
    <w:rsid w:val="00463A4D"/>
    <w:rsid w:val="004730E9"/>
    <w:rsid w:val="00474D11"/>
    <w:rsid w:val="004768C8"/>
    <w:rsid w:val="00483D1D"/>
    <w:rsid w:val="004B135C"/>
    <w:rsid w:val="004B1818"/>
    <w:rsid w:val="004B3D04"/>
    <w:rsid w:val="004F06EA"/>
    <w:rsid w:val="00505DE3"/>
    <w:rsid w:val="00507FF6"/>
    <w:rsid w:val="005859EF"/>
    <w:rsid w:val="005A4D34"/>
    <w:rsid w:val="005A78D5"/>
    <w:rsid w:val="005B141A"/>
    <w:rsid w:val="005B5B31"/>
    <w:rsid w:val="005C3A0C"/>
    <w:rsid w:val="005C7DD7"/>
    <w:rsid w:val="00612F57"/>
    <w:rsid w:val="00623869"/>
    <w:rsid w:val="00652E0A"/>
    <w:rsid w:val="006663CE"/>
    <w:rsid w:val="006B5D26"/>
    <w:rsid w:val="00707DE2"/>
    <w:rsid w:val="007141C2"/>
    <w:rsid w:val="007338E0"/>
    <w:rsid w:val="007527BE"/>
    <w:rsid w:val="00786E7F"/>
    <w:rsid w:val="007879EF"/>
    <w:rsid w:val="007A7BE8"/>
    <w:rsid w:val="007B22A3"/>
    <w:rsid w:val="00807677"/>
    <w:rsid w:val="008242C9"/>
    <w:rsid w:val="00831F35"/>
    <w:rsid w:val="00845EF6"/>
    <w:rsid w:val="00847C6F"/>
    <w:rsid w:val="00852AF7"/>
    <w:rsid w:val="00877DFA"/>
    <w:rsid w:val="0088066B"/>
    <w:rsid w:val="008A1949"/>
    <w:rsid w:val="008E6DB8"/>
    <w:rsid w:val="00904FBD"/>
    <w:rsid w:val="00906414"/>
    <w:rsid w:val="00931AB6"/>
    <w:rsid w:val="0093644C"/>
    <w:rsid w:val="00961490"/>
    <w:rsid w:val="00961D00"/>
    <w:rsid w:val="00980C22"/>
    <w:rsid w:val="00982817"/>
    <w:rsid w:val="00993F13"/>
    <w:rsid w:val="009A6B1B"/>
    <w:rsid w:val="009D3A12"/>
    <w:rsid w:val="009E04D5"/>
    <w:rsid w:val="009E267C"/>
    <w:rsid w:val="009E7CFE"/>
    <w:rsid w:val="009F66BE"/>
    <w:rsid w:val="00A1401C"/>
    <w:rsid w:val="00A143DC"/>
    <w:rsid w:val="00A32B03"/>
    <w:rsid w:val="00A53343"/>
    <w:rsid w:val="00A635A9"/>
    <w:rsid w:val="00A706E6"/>
    <w:rsid w:val="00A71BED"/>
    <w:rsid w:val="00A84FF9"/>
    <w:rsid w:val="00A85CC3"/>
    <w:rsid w:val="00AB043D"/>
    <w:rsid w:val="00AE60EF"/>
    <w:rsid w:val="00AE7C6A"/>
    <w:rsid w:val="00AF3C99"/>
    <w:rsid w:val="00AF40C3"/>
    <w:rsid w:val="00B17150"/>
    <w:rsid w:val="00B30924"/>
    <w:rsid w:val="00B3677A"/>
    <w:rsid w:val="00B40DE1"/>
    <w:rsid w:val="00B4169B"/>
    <w:rsid w:val="00B9147E"/>
    <w:rsid w:val="00BA052C"/>
    <w:rsid w:val="00BB6DA8"/>
    <w:rsid w:val="00BF4E69"/>
    <w:rsid w:val="00BF5475"/>
    <w:rsid w:val="00C04DDF"/>
    <w:rsid w:val="00C059B3"/>
    <w:rsid w:val="00C23DDD"/>
    <w:rsid w:val="00C80A23"/>
    <w:rsid w:val="00C81643"/>
    <w:rsid w:val="00C96F29"/>
    <w:rsid w:val="00C97AF8"/>
    <w:rsid w:val="00CB41DE"/>
    <w:rsid w:val="00CB5B28"/>
    <w:rsid w:val="00CC5619"/>
    <w:rsid w:val="00CF248A"/>
    <w:rsid w:val="00CF6CD3"/>
    <w:rsid w:val="00D44B56"/>
    <w:rsid w:val="00D91DAF"/>
    <w:rsid w:val="00DA6924"/>
    <w:rsid w:val="00DB72A3"/>
    <w:rsid w:val="00DC6835"/>
    <w:rsid w:val="00DF0604"/>
    <w:rsid w:val="00DF48AE"/>
    <w:rsid w:val="00DF71E5"/>
    <w:rsid w:val="00E01958"/>
    <w:rsid w:val="00E227EE"/>
    <w:rsid w:val="00E6133D"/>
    <w:rsid w:val="00EB02BE"/>
    <w:rsid w:val="00EF39F7"/>
    <w:rsid w:val="00EF57E3"/>
    <w:rsid w:val="00F126F5"/>
    <w:rsid w:val="00F126FF"/>
    <w:rsid w:val="00F305AE"/>
    <w:rsid w:val="00F34013"/>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 w:type="paragraph" w:styleId="HTMLPreformatted">
    <w:name w:val="HTML Preformatted"/>
    <w:basedOn w:val="Normal"/>
    <w:link w:val="HTMLPreformattedChar"/>
    <w:uiPriority w:val="99"/>
    <w:unhideWhenUsed/>
    <w:rsid w:val="00DF0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0604"/>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859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82567754">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7</Pages>
  <Words>49355</Words>
  <Characters>281325</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6</cp:revision>
  <dcterms:created xsi:type="dcterms:W3CDTF">2024-11-01T16:25:00Z</dcterms:created>
  <dcterms:modified xsi:type="dcterms:W3CDTF">2024-11-01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F4X9L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